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Prof. Dr. Carlos Antonio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80B899C"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w:t>
      </w:r>
      <w:r w:rsidR="00F21F58" w:rsidRPr="003739C3">
        <w:t xml:space="preserve">Endereços </w:t>
      </w:r>
      <w:r w:rsidR="00F21F58">
        <w:t>para</w:t>
      </w:r>
      <w:r w:rsidRPr="003739C3">
        <w:t xml:space="preserve">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4A900AED"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r w:rsidR="006C1970">
        <w:t>, LADM</w:t>
      </w:r>
      <w:r w:rsidRPr="00693DE7">
        <w:t>.</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773F8CA2" w14:textId="45AAD3BE" w:rsidR="00636D01"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208996035" w:history="1">
        <w:r w:rsidR="00636D01" w:rsidRPr="00D607D3">
          <w:rPr>
            <w:rStyle w:val="Hyperlink"/>
            <w:noProof/>
            <w14:scene3d>
              <w14:camera w14:prst="orthographicFront"/>
              <w14:lightRig w14:rig="threePt" w14:dir="t">
                <w14:rot w14:lat="0" w14:lon="0" w14:rev="0"/>
              </w14:lightRig>
            </w14:scene3d>
          </w:rPr>
          <w:t>1</w:t>
        </w:r>
        <w:r w:rsidR="00636D01">
          <w:rPr>
            <w:rFonts w:asciiTheme="minorHAnsi" w:eastAsiaTheme="minorEastAsia" w:hAnsiTheme="minorHAnsi"/>
            <w:b w:val="0"/>
            <w:caps w:val="0"/>
            <w:noProof/>
            <w:kern w:val="2"/>
            <w:szCs w:val="24"/>
            <w:lang w:eastAsia="pt-BR"/>
            <w14:ligatures w14:val="standardContextual"/>
          </w:rPr>
          <w:tab/>
        </w:r>
        <w:r w:rsidR="00636D01" w:rsidRPr="00D607D3">
          <w:rPr>
            <w:rStyle w:val="Hyperlink"/>
            <w:noProof/>
          </w:rPr>
          <w:t>Introdução</w:t>
        </w:r>
        <w:r w:rsidR="00636D01">
          <w:rPr>
            <w:noProof/>
            <w:webHidden/>
          </w:rPr>
          <w:tab/>
        </w:r>
        <w:r w:rsidR="00636D01">
          <w:rPr>
            <w:noProof/>
            <w:webHidden/>
          </w:rPr>
          <w:fldChar w:fldCharType="begin"/>
        </w:r>
        <w:r w:rsidR="00636D01">
          <w:rPr>
            <w:noProof/>
            <w:webHidden/>
          </w:rPr>
          <w:instrText xml:space="preserve"> PAGEREF _Toc208996035 \h </w:instrText>
        </w:r>
        <w:r w:rsidR="00636D01">
          <w:rPr>
            <w:noProof/>
            <w:webHidden/>
          </w:rPr>
        </w:r>
        <w:r w:rsidR="00636D01">
          <w:rPr>
            <w:noProof/>
            <w:webHidden/>
          </w:rPr>
          <w:fldChar w:fldCharType="separate"/>
        </w:r>
        <w:r w:rsidR="00636D01">
          <w:rPr>
            <w:noProof/>
            <w:webHidden/>
          </w:rPr>
          <w:t>7</w:t>
        </w:r>
        <w:r w:rsidR="00636D01">
          <w:rPr>
            <w:noProof/>
            <w:webHidden/>
          </w:rPr>
          <w:fldChar w:fldCharType="end"/>
        </w:r>
      </w:hyperlink>
    </w:p>
    <w:p w14:paraId="5C031737" w14:textId="57E4B4BC"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6" w:history="1">
        <w:r w:rsidRPr="00D607D3">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Justificativa da pesquisa</w:t>
        </w:r>
        <w:r>
          <w:rPr>
            <w:noProof/>
            <w:webHidden/>
          </w:rPr>
          <w:tab/>
        </w:r>
        <w:r>
          <w:rPr>
            <w:noProof/>
            <w:webHidden/>
          </w:rPr>
          <w:fldChar w:fldCharType="begin"/>
        </w:r>
        <w:r>
          <w:rPr>
            <w:noProof/>
            <w:webHidden/>
          </w:rPr>
          <w:instrText xml:space="preserve"> PAGEREF _Toc208996036 \h </w:instrText>
        </w:r>
        <w:r>
          <w:rPr>
            <w:noProof/>
            <w:webHidden/>
          </w:rPr>
        </w:r>
        <w:r>
          <w:rPr>
            <w:noProof/>
            <w:webHidden/>
          </w:rPr>
          <w:fldChar w:fldCharType="separate"/>
        </w:r>
        <w:r>
          <w:rPr>
            <w:noProof/>
            <w:webHidden/>
          </w:rPr>
          <w:t>9</w:t>
        </w:r>
        <w:r>
          <w:rPr>
            <w:noProof/>
            <w:webHidden/>
          </w:rPr>
          <w:fldChar w:fldCharType="end"/>
        </w:r>
      </w:hyperlink>
    </w:p>
    <w:p w14:paraId="7D9E7643" w14:textId="37DC8C2E"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7" w:history="1">
        <w:r w:rsidRPr="00D607D3">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D607D3">
          <w:rPr>
            <w:rStyle w:val="Hyperlink"/>
            <w:noProof/>
          </w:rPr>
          <w:t>Objetivos</w:t>
        </w:r>
        <w:r>
          <w:rPr>
            <w:noProof/>
            <w:webHidden/>
          </w:rPr>
          <w:tab/>
        </w:r>
        <w:r>
          <w:rPr>
            <w:noProof/>
            <w:webHidden/>
          </w:rPr>
          <w:fldChar w:fldCharType="begin"/>
        </w:r>
        <w:r>
          <w:rPr>
            <w:noProof/>
            <w:webHidden/>
          </w:rPr>
          <w:instrText xml:space="preserve"> PAGEREF _Toc208996037 \h </w:instrText>
        </w:r>
        <w:r>
          <w:rPr>
            <w:noProof/>
            <w:webHidden/>
          </w:rPr>
        </w:r>
        <w:r>
          <w:rPr>
            <w:noProof/>
            <w:webHidden/>
          </w:rPr>
          <w:fldChar w:fldCharType="separate"/>
        </w:r>
        <w:r>
          <w:rPr>
            <w:noProof/>
            <w:webHidden/>
          </w:rPr>
          <w:t>11</w:t>
        </w:r>
        <w:r>
          <w:rPr>
            <w:noProof/>
            <w:webHidden/>
          </w:rPr>
          <w:fldChar w:fldCharType="end"/>
        </w:r>
      </w:hyperlink>
    </w:p>
    <w:p w14:paraId="432BEE03" w14:textId="02166FC3"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8" w:history="1">
        <w:r w:rsidRPr="00D607D3">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fundamentação teórica</w:t>
        </w:r>
        <w:r>
          <w:rPr>
            <w:noProof/>
            <w:webHidden/>
          </w:rPr>
          <w:tab/>
        </w:r>
        <w:r>
          <w:rPr>
            <w:noProof/>
            <w:webHidden/>
          </w:rPr>
          <w:fldChar w:fldCharType="begin"/>
        </w:r>
        <w:r>
          <w:rPr>
            <w:noProof/>
            <w:webHidden/>
          </w:rPr>
          <w:instrText xml:space="preserve"> PAGEREF _Toc208996038 \h </w:instrText>
        </w:r>
        <w:r>
          <w:rPr>
            <w:noProof/>
            <w:webHidden/>
          </w:rPr>
        </w:r>
        <w:r>
          <w:rPr>
            <w:noProof/>
            <w:webHidden/>
          </w:rPr>
          <w:fldChar w:fldCharType="separate"/>
        </w:r>
        <w:r>
          <w:rPr>
            <w:noProof/>
            <w:webHidden/>
          </w:rPr>
          <w:t>12</w:t>
        </w:r>
        <w:r>
          <w:rPr>
            <w:noProof/>
            <w:webHidden/>
          </w:rPr>
          <w:fldChar w:fldCharType="end"/>
        </w:r>
      </w:hyperlink>
    </w:p>
    <w:p w14:paraId="0756C4BB" w14:textId="36FD1753"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9" w:history="1">
        <w:r w:rsidRPr="00D607D3">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D607D3">
          <w:rPr>
            <w:rStyle w:val="Hyperlink"/>
            <w:noProof/>
          </w:rPr>
          <w:t>O CIATA</w:t>
        </w:r>
        <w:r>
          <w:rPr>
            <w:noProof/>
            <w:webHidden/>
          </w:rPr>
          <w:tab/>
        </w:r>
        <w:r>
          <w:rPr>
            <w:noProof/>
            <w:webHidden/>
          </w:rPr>
          <w:fldChar w:fldCharType="begin"/>
        </w:r>
        <w:r>
          <w:rPr>
            <w:noProof/>
            <w:webHidden/>
          </w:rPr>
          <w:instrText xml:space="preserve"> PAGEREF _Toc208996039 \h </w:instrText>
        </w:r>
        <w:r>
          <w:rPr>
            <w:noProof/>
            <w:webHidden/>
          </w:rPr>
        </w:r>
        <w:r>
          <w:rPr>
            <w:noProof/>
            <w:webHidden/>
          </w:rPr>
          <w:fldChar w:fldCharType="separate"/>
        </w:r>
        <w:r>
          <w:rPr>
            <w:noProof/>
            <w:webHidden/>
          </w:rPr>
          <w:t>12</w:t>
        </w:r>
        <w:r>
          <w:rPr>
            <w:noProof/>
            <w:webHidden/>
          </w:rPr>
          <w:fldChar w:fldCharType="end"/>
        </w:r>
      </w:hyperlink>
    </w:p>
    <w:p w14:paraId="26C5F308" w14:textId="639719B2"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0" w:history="1">
        <w:r w:rsidRPr="00D607D3">
          <w:rPr>
            <w:rStyle w:val="Hyperlink"/>
            <w:noProof/>
          </w:rPr>
          <w:t>3.1.1</w:t>
        </w:r>
        <w:r>
          <w:rPr>
            <w:rFonts w:asciiTheme="minorHAnsi" w:eastAsiaTheme="minorEastAsia" w:hAnsiTheme="minorHAnsi"/>
            <w:b w:val="0"/>
            <w:noProof/>
            <w:kern w:val="2"/>
            <w:szCs w:val="24"/>
            <w:lang w:eastAsia="pt-BR"/>
            <w14:ligatures w14:val="standardContextual"/>
          </w:rPr>
          <w:tab/>
        </w:r>
        <w:r w:rsidRPr="00D607D3">
          <w:rPr>
            <w:rStyle w:val="Hyperlink"/>
            <w:noProof/>
          </w:rPr>
          <w:t>Modelo conceitual do CIATA</w:t>
        </w:r>
        <w:r>
          <w:rPr>
            <w:noProof/>
            <w:webHidden/>
          </w:rPr>
          <w:tab/>
        </w:r>
        <w:r>
          <w:rPr>
            <w:noProof/>
            <w:webHidden/>
          </w:rPr>
          <w:fldChar w:fldCharType="begin"/>
        </w:r>
        <w:r>
          <w:rPr>
            <w:noProof/>
            <w:webHidden/>
          </w:rPr>
          <w:instrText xml:space="preserve"> PAGEREF _Toc208996040 \h </w:instrText>
        </w:r>
        <w:r>
          <w:rPr>
            <w:noProof/>
            <w:webHidden/>
          </w:rPr>
        </w:r>
        <w:r>
          <w:rPr>
            <w:noProof/>
            <w:webHidden/>
          </w:rPr>
          <w:fldChar w:fldCharType="separate"/>
        </w:r>
        <w:r>
          <w:rPr>
            <w:noProof/>
            <w:webHidden/>
          </w:rPr>
          <w:t>12</w:t>
        </w:r>
        <w:r>
          <w:rPr>
            <w:noProof/>
            <w:webHidden/>
          </w:rPr>
          <w:fldChar w:fldCharType="end"/>
        </w:r>
      </w:hyperlink>
    </w:p>
    <w:p w14:paraId="13093D1F" w14:textId="3D0FCEA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1" w:history="1">
        <w:r w:rsidRPr="00D607D3">
          <w:rPr>
            <w:rStyle w:val="Hyperlink"/>
            <w:noProof/>
          </w:rPr>
          <w:t>3.1.2</w:t>
        </w:r>
        <w:r>
          <w:rPr>
            <w:rFonts w:asciiTheme="minorHAnsi" w:eastAsiaTheme="minorEastAsia" w:hAnsiTheme="minorHAnsi"/>
            <w:b w:val="0"/>
            <w:noProof/>
            <w:kern w:val="2"/>
            <w:szCs w:val="24"/>
            <w:lang w:eastAsia="pt-BR"/>
            <w14:ligatures w14:val="standardContextual"/>
          </w:rPr>
          <w:tab/>
        </w:r>
        <w:r w:rsidRPr="00D607D3">
          <w:rPr>
            <w:rStyle w:val="Hyperlink"/>
            <w:noProof/>
          </w:rPr>
          <w:t>Contexto Histórico e Tecnológico do CIATA</w:t>
        </w:r>
        <w:r>
          <w:rPr>
            <w:noProof/>
            <w:webHidden/>
          </w:rPr>
          <w:tab/>
        </w:r>
        <w:r>
          <w:rPr>
            <w:noProof/>
            <w:webHidden/>
          </w:rPr>
          <w:fldChar w:fldCharType="begin"/>
        </w:r>
        <w:r>
          <w:rPr>
            <w:noProof/>
            <w:webHidden/>
          </w:rPr>
          <w:instrText xml:space="preserve"> PAGEREF _Toc208996041 \h </w:instrText>
        </w:r>
        <w:r>
          <w:rPr>
            <w:noProof/>
            <w:webHidden/>
          </w:rPr>
        </w:r>
        <w:r>
          <w:rPr>
            <w:noProof/>
            <w:webHidden/>
          </w:rPr>
          <w:fldChar w:fldCharType="separate"/>
        </w:r>
        <w:r>
          <w:rPr>
            <w:noProof/>
            <w:webHidden/>
          </w:rPr>
          <w:t>13</w:t>
        </w:r>
        <w:r>
          <w:rPr>
            <w:noProof/>
            <w:webHidden/>
          </w:rPr>
          <w:fldChar w:fldCharType="end"/>
        </w:r>
      </w:hyperlink>
    </w:p>
    <w:p w14:paraId="647A7F1D" w14:textId="0F91A7DF"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2" w:history="1">
        <w:r w:rsidRPr="00D607D3">
          <w:rPr>
            <w:rStyle w:val="Hyperlink"/>
            <w:noProof/>
          </w:rPr>
          <w:t>3.1.2.1</w:t>
        </w:r>
        <w:r>
          <w:rPr>
            <w:rFonts w:asciiTheme="minorHAnsi" w:eastAsiaTheme="minorEastAsia" w:hAnsiTheme="minorHAnsi"/>
            <w:i w:val="0"/>
            <w:noProof/>
            <w:kern w:val="2"/>
            <w:szCs w:val="24"/>
            <w:lang w:eastAsia="pt-BR"/>
            <w14:ligatures w14:val="standardContextual"/>
          </w:rPr>
          <w:tab/>
        </w:r>
        <w:r w:rsidRPr="00D607D3">
          <w:rPr>
            <w:rStyle w:val="Hyperlink"/>
            <w:noProof/>
          </w:rPr>
          <w:t>Custo dos equipamentos</w:t>
        </w:r>
        <w:r>
          <w:rPr>
            <w:noProof/>
            <w:webHidden/>
          </w:rPr>
          <w:tab/>
        </w:r>
        <w:r>
          <w:rPr>
            <w:noProof/>
            <w:webHidden/>
          </w:rPr>
          <w:fldChar w:fldCharType="begin"/>
        </w:r>
        <w:r>
          <w:rPr>
            <w:noProof/>
            <w:webHidden/>
          </w:rPr>
          <w:instrText xml:space="preserve"> PAGEREF _Toc208996042 \h </w:instrText>
        </w:r>
        <w:r>
          <w:rPr>
            <w:noProof/>
            <w:webHidden/>
          </w:rPr>
        </w:r>
        <w:r>
          <w:rPr>
            <w:noProof/>
            <w:webHidden/>
          </w:rPr>
          <w:fldChar w:fldCharType="separate"/>
        </w:r>
        <w:r>
          <w:rPr>
            <w:noProof/>
            <w:webHidden/>
          </w:rPr>
          <w:t>13</w:t>
        </w:r>
        <w:r>
          <w:rPr>
            <w:noProof/>
            <w:webHidden/>
          </w:rPr>
          <w:fldChar w:fldCharType="end"/>
        </w:r>
      </w:hyperlink>
    </w:p>
    <w:p w14:paraId="4A6B65DC" w14:textId="2CA58179"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3" w:history="1">
        <w:r w:rsidRPr="00D607D3">
          <w:rPr>
            <w:rStyle w:val="Hyperlink"/>
            <w:noProof/>
          </w:rPr>
          <w:t>3.1.2.2</w:t>
        </w:r>
        <w:r>
          <w:rPr>
            <w:rFonts w:asciiTheme="minorHAnsi" w:eastAsiaTheme="minorEastAsia" w:hAnsiTheme="minorHAnsi"/>
            <w:i w:val="0"/>
            <w:noProof/>
            <w:kern w:val="2"/>
            <w:szCs w:val="24"/>
            <w:lang w:eastAsia="pt-BR"/>
            <w14:ligatures w14:val="standardContextual"/>
          </w:rPr>
          <w:tab/>
        </w:r>
        <w:r w:rsidRPr="00D607D3">
          <w:rPr>
            <w:rStyle w:val="Hyperlink"/>
            <w:noProof/>
          </w:rPr>
          <w:t>Memória secundária LIMITADA</w:t>
        </w:r>
        <w:r>
          <w:rPr>
            <w:noProof/>
            <w:webHidden/>
          </w:rPr>
          <w:tab/>
        </w:r>
        <w:r>
          <w:rPr>
            <w:noProof/>
            <w:webHidden/>
          </w:rPr>
          <w:fldChar w:fldCharType="begin"/>
        </w:r>
        <w:r>
          <w:rPr>
            <w:noProof/>
            <w:webHidden/>
          </w:rPr>
          <w:instrText xml:space="preserve"> PAGEREF _Toc208996043 \h </w:instrText>
        </w:r>
        <w:r>
          <w:rPr>
            <w:noProof/>
            <w:webHidden/>
          </w:rPr>
        </w:r>
        <w:r>
          <w:rPr>
            <w:noProof/>
            <w:webHidden/>
          </w:rPr>
          <w:fldChar w:fldCharType="separate"/>
        </w:r>
        <w:r>
          <w:rPr>
            <w:noProof/>
            <w:webHidden/>
          </w:rPr>
          <w:t>14</w:t>
        </w:r>
        <w:r>
          <w:rPr>
            <w:noProof/>
            <w:webHidden/>
          </w:rPr>
          <w:fldChar w:fldCharType="end"/>
        </w:r>
      </w:hyperlink>
    </w:p>
    <w:p w14:paraId="152F7919" w14:textId="0A8D8AEA"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4" w:history="1">
        <w:r w:rsidRPr="00D607D3">
          <w:rPr>
            <w:rStyle w:val="Hyperlink"/>
            <w:noProof/>
          </w:rPr>
          <w:t>3.1.2.3</w:t>
        </w:r>
        <w:r>
          <w:rPr>
            <w:rFonts w:asciiTheme="minorHAnsi" w:eastAsiaTheme="minorEastAsia" w:hAnsiTheme="minorHAnsi"/>
            <w:i w:val="0"/>
            <w:noProof/>
            <w:kern w:val="2"/>
            <w:szCs w:val="24"/>
            <w:lang w:eastAsia="pt-BR"/>
            <w14:ligatures w14:val="standardContextual"/>
          </w:rPr>
          <w:tab/>
        </w:r>
        <w:r w:rsidRPr="00D607D3">
          <w:rPr>
            <w:rStyle w:val="Hyperlink"/>
            <w:noProof/>
          </w:rPr>
          <w:t>Linguagens de programação Pré-SGBDs</w:t>
        </w:r>
        <w:r>
          <w:rPr>
            <w:noProof/>
            <w:webHidden/>
          </w:rPr>
          <w:tab/>
        </w:r>
        <w:r>
          <w:rPr>
            <w:noProof/>
            <w:webHidden/>
          </w:rPr>
          <w:fldChar w:fldCharType="begin"/>
        </w:r>
        <w:r>
          <w:rPr>
            <w:noProof/>
            <w:webHidden/>
          </w:rPr>
          <w:instrText xml:space="preserve"> PAGEREF _Toc208996044 \h </w:instrText>
        </w:r>
        <w:r>
          <w:rPr>
            <w:noProof/>
            <w:webHidden/>
          </w:rPr>
        </w:r>
        <w:r>
          <w:rPr>
            <w:noProof/>
            <w:webHidden/>
          </w:rPr>
          <w:fldChar w:fldCharType="separate"/>
        </w:r>
        <w:r>
          <w:rPr>
            <w:noProof/>
            <w:webHidden/>
          </w:rPr>
          <w:t>15</w:t>
        </w:r>
        <w:r>
          <w:rPr>
            <w:noProof/>
            <w:webHidden/>
          </w:rPr>
          <w:fldChar w:fldCharType="end"/>
        </w:r>
      </w:hyperlink>
    </w:p>
    <w:p w14:paraId="59457532" w14:textId="53C82FDC"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5" w:history="1">
        <w:r w:rsidRPr="00D607D3">
          <w:rPr>
            <w:rStyle w:val="Hyperlink"/>
            <w:noProof/>
          </w:rPr>
          <w:t>3.1.3</w:t>
        </w:r>
        <w:r>
          <w:rPr>
            <w:rFonts w:asciiTheme="minorHAnsi" w:eastAsiaTheme="minorEastAsia" w:hAnsiTheme="minorHAnsi"/>
            <w:b w:val="0"/>
            <w:noProof/>
            <w:kern w:val="2"/>
            <w:szCs w:val="24"/>
            <w:lang w:eastAsia="pt-BR"/>
            <w14:ligatures w14:val="standardContextual"/>
          </w:rPr>
          <w:tab/>
        </w:r>
        <w:r w:rsidRPr="00D607D3">
          <w:rPr>
            <w:rStyle w:val="Hyperlink"/>
            <w:noProof/>
          </w:rPr>
          <w:t xml:space="preserve">O CIATA e o </w:t>
        </w:r>
        <w:r w:rsidRPr="00D607D3">
          <w:rPr>
            <w:rStyle w:val="Hyperlink"/>
            <w:i/>
            <w:noProof/>
          </w:rPr>
          <w:t>Fit-For-Purpose</w:t>
        </w:r>
        <w:r>
          <w:rPr>
            <w:noProof/>
            <w:webHidden/>
          </w:rPr>
          <w:tab/>
        </w:r>
        <w:r>
          <w:rPr>
            <w:noProof/>
            <w:webHidden/>
          </w:rPr>
          <w:fldChar w:fldCharType="begin"/>
        </w:r>
        <w:r>
          <w:rPr>
            <w:noProof/>
            <w:webHidden/>
          </w:rPr>
          <w:instrText xml:space="preserve"> PAGEREF _Toc208996045 \h </w:instrText>
        </w:r>
        <w:r>
          <w:rPr>
            <w:noProof/>
            <w:webHidden/>
          </w:rPr>
        </w:r>
        <w:r>
          <w:rPr>
            <w:noProof/>
            <w:webHidden/>
          </w:rPr>
          <w:fldChar w:fldCharType="separate"/>
        </w:r>
        <w:r>
          <w:rPr>
            <w:noProof/>
            <w:webHidden/>
          </w:rPr>
          <w:t>16</w:t>
        </w:r>
        <w:r>
          <w:rPr>
            <w:noProof/>
            <w:webHidden/>
          </w:rPr>
          <w:fldChar w:fldCharType="end"/>
        </w:r>
      </w:hyperlink>
    </w:p>
    <w:p w14:paraId="58ADD315" w14:textId="6DDCC5A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6" w:history="1">
        <w:r w:rsidRPr="00D607D3">
          <w:rPr>
            <w:rStyle w:val="Hyperlink"/>
            <w:noProof/>
          </w:rPr>
          <w:t>3.1.4</w:t>
        </w:r>
        <w:r>
          <w:rPr>
            <w:rFonts w:asciiTheme="minorHAnsi" w:eastAsiaTheme="minorEastAsia" w:hAnsiTheme="minorHAnsi"/>
            <w:b w:val="0"/>
            <w:noProof/>
            <w:kern w:val="2"/>
            <w:szCs w:val="24"/>
            <w:lang w:eastAsia="pt-BR"/>
            <w14:ligatures w14:val="standardContextual"/>
          </w:rPr>
          <w:tab/>
        </w:r>
        <w:r w:rsidRPr="00D607D3">
          <w:rPr>
            <w:rStyle w:val="Hyperlink"/>
            <w:noProof/>
          </w:rPr>
          <w:t>O CIATA e o LADM</w:t>
        </w:r>
        <w:r>
          <w:rPr>
            <w:noProof/>
            <w:webHidden/>
          </w:rPr>
          <w:tab/>
        </w:r>
        <w:r>
          <w:rPr>
            <w:noProof/>
            <w:webHidden/>
          </w:rPr>
          <w:fldChar w:fldCharType="begin"/>
        </w:r>
        <w:r>
          <w:rPr>
            <w:noProof/>
            <w:webHidden/>
          </w:rPr>
          <w:instrText xml:space="preserve"> PAGEREF _Toc208996046 \h </w:instrText>
        </w:r>
        <w:r>
          <w:rPr>
            <w:noProof/>
            <w:webHidden/>
          </w:rPr>
        </w:r>
        <w:r>
          <w:rPr>
            <w:noProof/>
            <w:webHidden/>
          </w:rPr>
          <w:fldChar w:fldCharType="separate"/>
        </w:r>
        <w:r>
          <w:rPr>
            <w:noProof/>
            <w:webHidden/>
          </w:rPr>
          <w:t>17</w:t>
        </w:r>
        <w:r>
          <w:rPr>
            <w:noProof/>
            <w:webHidden/>
          </w:rPr>
          <w:fldChar w:fldCharType="end"/>
        </w:r>
      </w:hyperlink>
    </w:p>
    <w:p w14:paraId="1F87B741" w14:textId="7C3F326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7" w:history="1">
        <w:r w:rsidRPr="00D607D3">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D607D3">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208996047 \h </w:instrText>
        </w:r>
        <w:r>
          <w:rPr>
            <w:noProof/>
            <w:webHidden/>
          </w:rPr>
        </w:r>
        <w:r>
          <w:rPr>
            <w:noProof/>
            <w:webHidden/>
          </w:rPr>
          <w:fldChar w:fldCharType="separate"/>
        </w:r>
        <w:r>
          <w:rPr>
            <w:noProof/>
            <w:webHidden/>
          </w:rPr>
          <w:t>22</w:t>
        </w:r>
        <w:r>
          <w:rPr>
            <w:noProof/>
            <w:webHidden/>
          </w:rPr>
          <w:fldChar w:fldCharType="end"/>
        </w:r>
      </w:hyperlink>
    </w:p>
    <w:p w14:paraId="348DFE4C" w14:textId="3D11897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8" w:history="1">
        <w:r w:rsidRPr="00D607D3">
          <w:rPr>
            <w:rStyle w:val="Hyperlink"/>
            <w:noProof/>
          </w:rPr>
          <w:t>3.1.6</w:t>
        </w:r>
        <w:r>
          <w:rPr>
            <w:rFonts w:asciiTheme="minorHAnsi" w:eastAsiaTheme="minorEastAsia" w:hAnsiTheme="minorHAnsi"/>
            <w:b w:val="0"/>
            <w:noProof/>
            <w:kern w:val="2"/>
            <w:szCs w:val="24"/>
            <w:lang w:eastAsia="pt-BR"/>
            <w14:ligatures w14:val="standardContextual"/>
          </w:rPr>
          <w:tab/>
        </w:r>
        <w:r w:rsidRPr="00D607D3">
          <w:rPr>
            <w:rStyle w:val="Hyperlink"/>
            <w:noProof/>
          </w:rPr>
          <w:t>Presença do CIATA nos cadastros imobiliários</w:t>
        </w:r>
        <w:r>
          <w:rPr>
            <w:noProof/>
            <w:webHidden/>
          </w:rPr>
          <w:tab/>
        </w:r>
        <w:r>
          <w:rPr>
            <w:noProof/>
            <w:webHidden/>
          </w:rPr>
          <w:fldChar w:fldCharType="begin"/>
        </w:r>
        <w:r>
          <w:rPr>
            <w:noProof/>
            <w:webHidden/>
          </w:rPr>
          <w:instrText xml:space="preserve"> PAGEREF _Toc208996048 \h </w:instrText>
        </w:r>
        <w:r>
          <w:rPr>
            <w:noProof/>
            <w:webHidden/>
          </w:rPr>
        </w:r>
        <w:r>
          <w:rPr>
            <w:noProof/>
            <w:webHidden/>
          </w:rPr>
          <w:fldChar w:fldCharType="separate"/>
        </w:r>
        <w:r>
          <w:rPr>
            <w:noProof/>
            <w:webHidden/>
          </w:rPr>
          <w:t>25</w:t>
        </w:r>
        <w:r>
          <w:rPr>
            <w:noProof/>
            <w:webHidden/>
          </w:rPr>
          <w:fldChar w:fldCharType="end"/>
        </w:r>
      </w:hyperlink>
    </w:p>
    <w:p w14:paraId="4661809A" w14:textId="16DDA702"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9" w:history="1">
        <w:r w:rsidRPr="00D607D3">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o imageamento</w:t>
        </w:r>
        <w:r>
          <w:rPr>
            <w:noProof/>
            <w:webHidden/>
          </w:rPr>
          <w:tab/>
        </w:r>
        <w:r>
          <w:rPr>
            <w:noProof/>
            <w:webHidden/>
          </w:rPr>
          <w:fldChar w:fldCharType="begin"/>
        </w:r>
        <w:r>
          <w:rPr>
            <w:noProof/>
            <w:webHidden/>
          </w:rPr>
          <w:instrText xml:space="preserve"> PAGEREF _Toc208996049 \h </w:instrText>
        </w:r>
        <w:r>
          <w:rPr>
            <w:noProof/>
            <w:webHidden/>
          </w:rPr>
        </w:r>
        <w:r>
          <w:rPr>
            <w:noProof/>
            <w:webHidden/>
          </w:rPr>
          <w:fldChar w:fldCharType="separate"/>
        </w:r>
        <w:r>
          <w:rPr>
            <w:noProof/>
            <w:webHidden/>
          </w:rPr>
          <w:t>26</w:t>
        </w:r>
        <w:r>
          <w:rPr>
            <w:noProof/>
            <w:webHidden/>
          </w:rPr>
          <w:fldChar w:fldCharType="end"/>
        </w:r>
      </w:hyperlink>
    </w:p>
    <w:p w14:paraId="258F695E" w14:textId="1250EB5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0" w:history="1">
        <w:r w:rsidRPr="00D607D3">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208996050 \h </w:instrText>
        </w:r>
        <w:r>
          <w:rPr>
            <w:noProof/>
            <w:webHidden/>
          </w:rPr>
        </w:r>
        <w:r>
          <w:rPr>
            <w:noProof/>
            <w:webHidden/>
          </w:rPr>
          <w:fldChar w:fldCharType="separate"/>
        </w:r>
        <w:r>
          <w:rPr>
            <w:noProof/>
            <w:webHidden/>
          </w:rPr>
          <w:t>27</w:t>
        </w:r>
        <w:r>
          <w:rPr>
            <w:noProof/>
            <w:webHidden/>
          </w:rPr>
          <w:fldChar w:fldCharType="end"/>
        </w:r>
      </w:hyperlink>
    </w:p>
    <w:p w14:paraId="09C9F153" w14:textId="27CA0F40"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1" w:history="1">
        <w:r w:rsidRPr="00D607D3">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D607D3">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208996051 \h </w:instrText>
        </w:r>
        <w:r>
          <w:rPr>
            <w:noProof/>
            <w:webHidden/>
          </w:rPr>
        </w:r>
        <w:r>
          <w:rPr>
            <w:noProof/>
            <w:webHidden/>
          </w:rPr>
          <w:fldChar w:fldCharType="separate"/>
        </w:r>
        <w:r>
          <w:rPr>
            <w:noProof/>
            <w:webHidden/>
          </w:rPr>
          <w:t>28</w:t>
        </w:r>
        <w:r>
          <w:rPr>
            <w:noProof/>
            <w:webHidden/>
          </w:rPr>
          <w:fldChar w:fldCharType="end"/>
        </w:r>
      </w:hyperlink>
    </w:p>
    <w:p w14:paraId="233BBD25" w14:textId="5F38203F"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2" w:history="1">
        <w:r w:rsidRPr="00D607D3">
          <w:rPr>
            <w:rStyle w:val="Hyperlink"/>
            <w:noProof/>
          </w:rPr>
          <w:t>3.2.1</w:t>
        </w:r>
        <w:r>
          <w:rPr>
            <w:rFonts w:asciiTheme="minorHAnsi" w:eastAsiaTheme="minorEastAsia" w:hAnsiTheme="minorHAnsi"/>
            <w:b w:val="0"/>
            <w:noProof/>
            <w:kern w:val="2"/>
            <w:szCs w:val="24"/>
            <w:lang w:eastAsia="pt-BR"/>
            <w14:ligatures w14:val="standardContextual"/>
          </w:rPr>
          <w:tab/>
        </w:r>
        <w:r w:rsidRPr="00D607D3">
          <w:rPr>
            <w:rStyle w:val="Hyperlink"/>
            <w:noProof/>
          </w:rPr>
          <w:t>O CNEFE e o LADM</w:t>
        </w:r>
        <w:r>
          <w:rPr>
            <w:noProof/>
            <w:webHidden/>
          </w:rPr>
          <w:tab/>
        </w:r>
        <w:r>
          <w:rPr>
            <w:noProof/>
            <w:webHidden/>
          </w:rPr>
          <w:fldChar w:fldCharType="begin"/>
        </w:r>
        <w:r>
          <w:rPr>
            <w:noProof/>
            <w:webHidden/>
          </w:rPr>
          <w:instrText xml:space="preserve"> PAGEREF _Toc208996052 \h </w:instrText>
        </w:r>
        <w:r>
          <w:rPr>
            <w:noProof/>
            <w:webHidden/>
          </w:rPr>
        </w:r>
        <w:r>
          <w:rPr>
            <w:noProof/>
            <w:webHidden/>
          </w:rPr>
          <w:fldChar w:fldCharType="separate"/>
        </w:r>
        <w:r>
          <w:rPr>
            <w:noProof/>
            <w:webHidden/>
          </w:rPr>
          <w:t>30</w:t>
        </w:r>
        <w:r>
          <w:rPr>
            <w:noProof/>
            <w:webHidden/>
          </w:rPr>
          <w:fldChar w:fldCharType="end"/>
        </w:r>
      </w:hyperlink>
    </w:p>
    <w:p w14:paraId="45D3EC90" w14:textId="563638FD"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3" w:history="1">
        <w:r w:rsidRPr="00D607D3">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D607D3">
          <w:rPr>
            <w:rStyle w:val="Hyperlink"/>
            <w:noProof/>
          </w:rPr>
          <w:t>OPENSTREETMAP – OSM</w:t>
        </w:r>
        <w:r>
          <w:rPr>
            <w:noProof/>
            <w:webHidden/>
          </w:rPr>
          <w:tab/>
        </w:r>
        <w:r>
          <w:rPr>
            <w:noProof/>
            <w:webHidden/>
          </w:rPr>
          <w:fldChar w:fldCharType="begin"/>
        </w:r>
        <w:r>
          <w:rPr>
            <w:noProof/>
            <w:webHidden/>
          </w:rPr>
          <w:instrText xml:space="preserve"> PAGEREF _Toc208996053 \h </w:instrText>
        </w:r>
        <w:r>
          <w:rPr>
            <w:noProof/>
            <w:webHidden/>
          </w:rPr>
        </w:r>
        <w:r>
          <w:rPr>
            <w:noProof/>
            <w:webHidden/>
          </w:rPr>
          <w:fldChar w:fldCharType="separate"/>
        </w:r>
        <w:r>
          <w:rPr>
            <w:noProof/>
            <w:webHidden/>
          </w:rPr>
          <w:t>32</w:t>
        </w:r>
        <w:r>
          <w:rPr>
            <w:noProof/>
            <w:webHidden/>
          </w:rPr>
          <w:fldChar w:fldCharType="end"/>
        </w:r>
      </w:hyperlink>
    </w:p>
    <w:p w14:paraId="6E272C06" w14:textId="0681BA66"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4" w:history="1">
        <w:r w:rsidRPr="00D607D3">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D607D3">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208996054 \h </w:instrText>
        </w:r>
        <w:r>
          <w:rPr>
            <w:noProof/>
            <w:webHidden/>
          </w:rPr>
        </w:r>
        <w:r>
          <w:rPr>
            <w:noProof/>
            <w:webHidden/>
          </w:rPr>
          <w:fldChar w:fldCharType="separate"/>
        </w:r>
        <w:r>
          <w:rPr>
            <w:noProof/>
            <w:webHidden/>
          </w:rPr>
          <w:t>32</w:t>
        </w:r>
        <w:r>
          <w:rPr>
            <w:noProof/>
            <w:webHidden/>
          </w:rPr>
          <w:fldChar w:fldCharType="end"/>
        </w:r>
      </w:hyperlink>
    </w:p>
    <w:p w14:paraId="6FD0C89B" w14:textId="43E0C91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5" w:history="1">
        <w:r w:rsidRPr="00D607D3">
          <w:rPr>
            <w:rStyle w:val="Hyperlink"/>
            <w:noProof/>
          </w:rPr>
          <w:t>3.4.1</w:t>
        </w:r>
        <w:r>
          <w:rPr>
            <w:rFonts w:asciiTheme="minorHAnsi" w:eastAsiaTheme="minorEastAsia" w:hAnsiTheme="minorHAnsi"/>
            <w:b w:val="0"/>
            <w:noProof/>
            <w:kern w:val="2"/>
            <w:szCs w:val="24"/>
            <w:lang w:eastAsia="pt-BR"/>
            <w14:ligatures w14:val="standardContextual"/>
          </w:rPr>
          <w:tab/>
        </w:r>
        <w:r w:rsidRPr="00D607D3">
          <w:rPr>
            <w:rStyle w:val="Hyperlink"/>
            <w:noProof/>
          </w:rPr>
          <w:t>Modelos de Bancos de Dados</w:t>
        </w:r>
        <w:r>
          <w:rPr>
            <w:noProof/>
            <w:webHidden/>
          </w:rPr>
          <w:tab/>
        </w:r>
        <w:r>
          <w:rPr>
            <w:noProof/>
            <w:webHidden/>
          </w:rPr>
          <w:fldChar w:fldCharType="begin"/>
        </w:r>
        <w:r>
          <w:rPr>
            <w:noProof/>
            <w:webHidden/>
          </w:rPr>
          <w:instrText xml:space="preserve"> PAGEREF _Toc208996055 \h </w:instrText>
        </w:r>
        <w:r>
          <w:rPr>
            <w:noProof/>
            <w:webHidden/>
          </w:rPr>
        </w:r>
        <w:r>
          <w:rPr>
            <w:noProof/>
            <w:webHidden/>
          </w:rPr>
          <w:fldChar w:fldCharType="separate"/>
        </w:r>
        <w:r>
          <w:rPr>
            <w:noProof/>
            <w:webHidden/>
          </w:rPr>
          <w:t>33</w:t>
        </w:r>
        <w:r>
          <w:rPr>
            <w:noProof/>
            <w:webHidden/>
          </w:rPr>
          <w:fldChar w:fldCharType="end"/>
        </w:r>
      </w:hyperlink>
    </w:p>
    <w:p w14:paraId="37ACC7D6" w14:textId="00DA4443"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6" w:history="1">
        <w:r w:rsidRPr="00D607D3">
          <w:rPr>
            <w:rStyle w:val="Hyperlink"/>
            <w:noProof/>
          </w:rPr>
          <w:t>3.4.1.1</w:t>
        </w:r>
        <w:r>
          <w:rPr>
            <w:rFonts w:asciiTheme="minorHAnsi" w:eastAsiaTheme="minorEastAsia" w:hAnsiTheme="minorHAnsi"/>
            <w:i w:val="0"/>
            <w:noProof/>
            <w:kern w:val="2"/>
            <w:szCs w:val="24"/>
            <w:lang w:eastAsia="pt-BR"/>
            <w14:ligatures w14:val="standardContextual"/>
          </w:rPr>
          <w:tab/>
        </w:r>
        <w:r w:rsidRPr="00D607D3">
          <w:rPr>
            <w:rStyle w:val="Hyperlink"/>
            <w:noProof/>
          </w:rPr>
          <w:t>Modelo SGBD-Relacional</w:t>
        </w:r>
        <w:r>
          <w:rPr>
            <w:noProof/>
            <w:webHidden/>
          </w:rPr>
          <w:tab/>
        </w:r>
        <w:r>
          <w:rPr>
            <w:noProof/>
            <w:webHidden/>
          </w:rPr>
          <w:fldChar w:fldCharType="begin"/>
        </w:r>
        <w:r>
          <w:rPr>
            <w:noProof/>
            <w:webHidden/>
          </w:rPr>
          <w:instrText xml:space="preserve"> PAGEREF _Toc208996056 \h </w:instrText>
        </w:r>
        <w:r>
          <w:rPr>
            <w:noProof/>
            <w:webHidden/>
          </w:rPr>
        </w:r>
        <w:r>
          <w:rPr>
            <w:noProof/>
            <w:webHidden/>
          </w:rPr>
          <w:fldChar w:fldCharType="separate"/>
        </w:r>
        <w:r>
          <w:rPr>
            <w:noProof/>
            <w:webHidden/>
          </w:rPr>
          <w:t>33</w:t>
        </w:r>
        <w:r>
          <w:rPr>
            <w:noProof/>
            <w:webHidden/>
          </w:rPr>
          <w:fldChar w:fldCharType="end"/>
        </w:r>
      </w:hyperlink>
    </w:p>
    <w:p w14:paraId="7A7B3B60" w14:textId="5BF3C8E9"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7" w:history="1">
        <w:r w:rsidRPr="00D607D3">
          <w:rPr>
            <w:rStyle w:val="Hyperlink"/>
            <w:noProof/>
          </w:rPr>
          <w:t>3.4.1.2</w:t>
        </w:r>
        <w:r>
          <w:rPr>
            <w:rFonts w:asciiTheme="minorHAnsi" w:eastAsiaTheme="minorEastAsia" w:hAnsiTheme="minorHAnsi"/>
            <w:i w:val="0"/>
            <w:noProof/>
            <w:kern w:val="2"/>
            <w:szCs w:val="24"/>
            <w:lang w:eastAsia="pt-BR"/>
            <w14:ligatures w14:val="standardContextual"/>
          </w:rPr>
          <w:tab/>
        </w:r>
        <w:r w:rsidRPr="00D607D3">
          <w:rPr>
            <w:rStyle w:val="Hyperlink"/>
            <w:noProof/>
          </w:rPr>
          <w:t>Regras de integridade do SGBD-Relacional</w:t>
        </w:r>
        <w:r>
          <w:rPr>
            <w:noProof/>
            <w:webHidden/>
          </w:rPr>
          <w:tab/>
        </w:r>
        <w:r>
          <w:rPr>
            <w:noProof/>
            <w:webHidden/>
          </w:rPr>
          <w:fldChar w:fldCharType="begin"/>
        </w:r>
        <w:r>
          <w:rPr>
            <w:noProof/>
            <w:webHidden/>
          </w:rPr>
          <w:instrText xml:space="preserve"> PAGEREF _Toc208996057 \h </w:instrText>
        </w:r>
        <w:r>
          <w:rPr>
            <w:noProof/>
            <w:webHidden/>
          </w:rPr>
        </w:r>
        <w:r>
          <w:rPr>
            <w:noProof/>
            <w:webHidden/>
          </w:rPr>
          <w:fldChar w:fldCharType="separate"/>
        </w:r>
        <w:r>
          <w:rPr>
            <w:noProof/>
            <w:webHidden/>
          </w:rPr>
          <w:t>34</w:t>
        </w:r>
        <w:r>
          <w:rPr>
            <w:noProof/>
            <w:webHidden/>
          </w:rPr>
          <w:fldChar w:fldCharType="end"/>
        </w:r>
      </w:hyperlink>
    </w:p>
    <w:p w14:paraId="64A1BB86" w14:textId="7A67A2C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8" w:history="1">
        <w:r w:rsidRPr="00D607D3">
          <w:rPr>
            <w:rStyle w:val="Hyperlink"/>
            <w:noProof/>
          </w:rPr>
          <w:t>3.4.2</w:t>
        </w:r>
        <w:r>
          <w:rPr>
            <w:rFonts w:asciiTheme="minorHAnsi" w:eastAsiaTheme="minorEastAsia" w:hAnsiTheme="minorHAnsi"/>
            <w:b w:val="0"/>
            <w:noProof/>
            <w:kern w:val="2"/>
            <w:szCs w:val="24"/>
            <w:lang w:eastAsia="pt-BR"/>
            <w14:ligatures w14:val="standardContextual"/>
          </w:rPr>
          <w:tab/>
        </w:r>
        <w:r w:rsidRPr="00D607D3">
          <w:rPr>
            <w:rStyle w:val="Hyperlink"/>
            <w:noProof/>
          </w:rPr>
          <w:t>Banco de dados geográficos</w:t>
        </w:r>
        <w:r>
          <w:rPr>
            <w:noProof/>
            <w:webHidden/>
          </w:rPr>
          <w:tab/>
        </w:r>
        <w:r>
          <w:rPr>
            <w:noProof/>
            <w:webHidden/>
          </w:rPr>
          <w:fldChar w:fldCharType="begin"/>
        </w:r>
        <w:r>
          <w:rPr>
            <w:noProof/>
            <w:webHidden/>
          </w:rPr>
          <w:instrText xml:space="preserve"> PAGEREF _Toc208996058 \h </w:instrText>
        </w:r>
        <w:r>
          <w:rPr>
            <w:noProof/>
            <w:webHidden/>
          </w:rPr>
        </w:r>
        <w:r>
          <w:rPr>
            <w:noProof/>
            <w:webHidden/>
          </w:rPr>
          <w:fldChar w:fldCharType="separate"/>
        </w:r>
        <w:r>
          <w:rPr>
            <w:noProof/>
            <w:webHidden/>
          </w:rPr>
          <w:t>35</w:t>
        </w:r>
        <w:r>
          <w:rPr>
            <w:noProof/>
            <w:webHidden/>
          </w:rPr>
          <w:fldChar w:fldCharType="end"/>
        </w:r>
      </w:hyperlink>
    </w:p>
    <w:p w14:paraId="2BA3E204" w14:textId="47F09C1B"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9" w:history="1">
        <w:r w:rsidRPr="00D607D3">
          <w:rPr>
            <w:rStyle w:val="Hyperlink"/>
            <w:noProof/>
          </w:rPr>
          <w:t>3.4.2.1</w:t>
        </w:r>
        <w:r>
          <w:rPr>
            <w:rFonts w:asciiTheme="minorHAnsi" w:eastAsiaTheme="minorEastAsia" w:hAnsiTheme="minorHAnsi"/>
            <w:i w:val="0"/>
            <w:noProof/>
            <w:kern w:val="2"/>
            <w:szCs w:val="24"/>
            <w:lang w:eastAsia="pt-BR"/>
            <w14:ligatures w14:val="standardContextual"/>
          </w:rPr>
          <w:tab/>
        </w:r>
        <w:r w:rsidRPr="00D607D3">
          <w:rPr>
            <w:rStyle w:val="Hyperlink"/>
            <w:noProof/>
          </w:rPr>
          <w:t>Operações geográficas</w:t>
        </w:r>
        <w:r>
          <w:rPr>
            <w:noProof/>
            <w:webHidden/>
          </w:rPr>
          <w:tab/>
        </w:r>
        <w:r>
          <w:rPr>
            <w:noProof/>
            <w:webHidden/>
          </w:rPr>
          <w:fldChar w:fldCharType="begin"/>
        </w:r>
        <w:r>
          <w:rPr>
            <w:noProof/>
            <w:webHidden/>
          </w:rPr>
          <w:instrText xml:space="preserve"> PAGEREF _Toc208996059 \h </w:instrText>
        </w:r>
        <w:r>
          <w:rPr>
            <w:noProof/>
            <w:webHidden/>
          </w:rPr>
        </w:r>
        <w:r>
          <w:rPr>
            <w:noProof/>
            <w:webHidden/>
          </w:rPr>
          <w:fldChar w:fldCharType="separate"/>
        </w:r>
        <w:r>
          <w:rPr>
            <w:noProof/>
            <w:webHidden/>
          </w:rPr>
          <w:t>35</w:t>
        </w:r>
        <w:r>
          <w:rPr>
            <w:noProof/>
            <w:webHidden/>
          </w:rPr>
          <w:fldChar w:fldCharType="end"/>
        </w:r>
      </w:hyperlink>
    </w:p>
    <w:p w14:paraId="4922813A" w14:textId="7523E18F"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0" w:history="1">
        <w:r w:rsidRPr="00D607D3">
          <w:rPr>
            <w:rStyle w:val="Hyperlink"/>
            <w:noProof/>
          </w:rPr>
          <w:t>3.4.3</w:t>
        </w:r>
        <w:r>
          <w:rPr>
            <w:rFonts w:asciiTheme="minorHAnsi" w:eastAsiaTheme="minorEastAsia" w:hAnsiTheme="minorHAnsi"/>
            <w:b w:val="0"/>
            <w:noProof/>
            <w:kern w:val="2"/>
            <w:szCs w:val="24"/>
            <w:lang w:eastAsia="pt-BR"/>
            <w14:ligatures w14:val="standardContextual"/>
          </w:rPr>
          <w:tab/>
        </w:r>
        <w:r w:rsidRPr="00D607D3">
          <w:rPr>
            <w:rStyle w:val="Hyperlink"/>
            <w:noProof/>
          </w:rPr>
          <w:t>Chaves primárias de classes georreferenciadas</w:t>
        </w:r>
        <w:r>
          <w:rPr>
            <w:noProof/>
            <w:webHidden/>
          </w:rPr>
          <w:tab/>
        </w:r>
        <w:r>
          <w:rPr>
            <w:noProof/>
            <w:webHidden/>
          </w:rPr>
          <w:fldChar w:fldCharType="begin"/>
        </w:r>
        <w:r>
          <w:rPr>
            <w:noProof/>
            <w:webHidden/>
          </w:rPr>
          <w:instrText xml:space="preserve"> PAGEREF _Toc208996060 \h </w:instrText>
        </w:r>
        <w:r>
          <w:rPr>
            <w:noProof/>
            <w:webHidden/>
          </w:rPr>
        </w:r>
        <w:r>
          <w:rPr>
            <w:noProof/>
            <w:webHidden/>
          </w:rPr>
          <w:fldChar w:fldCharType="separate"/>
        </w:r>
        <w:r>
          <w:rPr>
            <w:noProof/>
            <w:webHidden/>
          </w:rPr>
          <w:t>35</w:t>
        </w:r>
        <w:r>
          <w:rPr>
            <w:noProof/>
            <w:webHidden/>
          </w:rPr>
          <w:fldChar w:fldCharType="end"/>
        </w:r>
      </w:hyperlink>
    </w:p>
    <w:p w14:paraId="4BC47CBD" w14:textId="69003F9A"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1" w:history="1">
        <w:r w:rsidRPr="00D607D3">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D607D3">
          <w:rPr>
            <w:rStyle w:val="Hyperlink"/>
            <w:noProof/>
          </w:rPr>
          <w:t>Cadastro Imobiliário e Georreferenciamento.</w:t>
        </w:r>
        <w:r>
          <w:rPr>
            <w:noProof/>
            <w:webHidden/>
          </w:rPr>
          <w:tab/>
        </w:r>
        <w:r>
          <w:rPr>
            <w:noProof/>
            <w:webHidden/>
          </w:rPr>
          <w:fldChar w:fldCharType="begin"/>
        </w:r>
        <w:r>
          <w:rPr>
            <w:noProof/>
            <w:webHidden/>
          </w:rPr>
          <w:instrText xml:space="preserve"> PAGEREF _Toc208996061 \h </w:instrText>
        </w:r>
        <w:r>
          <w:rPr>
            <w:noProof/>
            <w:webHidden/>
          </w:rPr>
        </w:r>
        <w:r>
          <w:rPr>
            <w:noProof/>
            <w:webHidden/>
          </w:rPr>
          <w:fldChar w:fldCharType="separate"/>
        </w:r>
        <w:r>
          <w:rPr>
            <w:noProof/>
            <w:webHidden/>
          </w:rPr>
          <w:t>35</w:t>
        </w:r>
        <w:r>
          <w:rPr>
            <w:noProof/>
            <w:webHidden/>
          </w:rPr>
          <w:fldChar w:fldCharType="end"/>
        </w:r>
      </w:hyperlink>
    </w:p>
    <w:p w14:paraId="4BF2435D" w14:textId="6F9E63B8"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62" w:history="1">
        <w:r w:rsidRPr="00D607D3">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Metodologia da pesquisa</w:t>
        </w:r>
        <w:r>
          <w:rPr>
            <w:noProof/>
            <w:webHidden/>
          </w:rPr>
          <w:tab/>
        </w:r>
        <w:r>
          <w:rPr>
            <w:noProof/>
            <w:webHidden/>
          </w:rPr>
          <w:fldChar w:fldCharType="begin"/>
        </w:r>
        <w:r>
          <w:rPr>
            <w:noProof/>
            <w:webHidden/>
          </w:rPr>
          <w:instrText xml:space="preserve"> PAGEREF _Toc208996062 \h </w:instrText>
        </w:r>
        <w:r>
          <w:rPr>
            <w:noProof/>
            <w:webHidden/>
          </w:rPr>
        </w:r>
        <w:r>
          <w:rPr>
            <w:noProof/>
            <w:webHidden/>
          </w:rPr>
          <w:fldChar w:fldCharType="separate"/>
        </w:r>
        <w:r>
          <w:rPr>
            <w:noProof/>
            <w:webHidden/>
          </w:rPr>
          <w:t>36</w:t>
        </w:r>
        <w:r>
          <w:rPr>
            <w:noProof/>
            <w:webHidden/>
          </w:rPr>
          <w:fldChar w:fldCharType="end"/>
        </w:r>
      </w:hyperlink>
    </w:p>
    <w:p w14:paraId="280F256C" w14:textId="6DA38505"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3" w:history="1">
        <w:r w:rsidRPr="00D607D3">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D607D3">
          <w:rPr>
            <w:rStyle w:val="Hyperlink"/>
            <w:noProof/>
          </w:rPr>
          <w:t>Ferramentas</w:t>
        </w:r>
        <w:r>
          <w:rPr>
            <w:noProof/>
            <w:webHidden/>
          </w:rPr>
          <w:tab/>
        </w:r>
        <w:r>
          <w:rPr>
            <w:noProof/>
            <w:webHidden/>
          </w:rPr>
          <w:fldChar w:fldCharType="begin"/>
        </w:r>
        <w:r>
          <w:rPr>
            <w:noProof/>
            <w:webHidden/>
          </w:rPr>
          <w:instrText xml:space="preserve"> PAGEREF _Toc208996063 \h </w:instrText>
        </w:r>
        <w:r>
          <w:rPr>
            <w:noProof/>
            <w:webHidden/>
          </w:rPr>
        </w:r>
        <w:r>
          <w:rPr>
            <w:noProof/>
            <w:webHidden/>
          </w:rPr>
          <w:fldChar w:fldCharType="separate"/>
        </w:r>
        <w:r>
          <w:rPr>
            <w:noProof/>
            <w:webHidden/>
          </w:rPr>
          <w:t>36</w:t>
        </w:r>
        <w:r>
          <w:rPr>
            <w:noProof/>
            <w:webHidden/>
          </w:rPr>
          <w:fldChar w:fldCharType="end"/>
        </w:r>
      </w:hyperlink>
    </w:p>
    <w:p w14:paraId="681B6385" w14:textId="7ED3D00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4" w:history="1">
        <w:r w:rsidRPr="00D607D3">
          <w:rPr>
            <w:rStyle w:val="Hyperlink"/>
            <w:noProof/>
          </w:rPr>
          <w:t>4.1.1</w:t>
        </w:r>
        <w:r>
          <w:rPr>
            <w:rFonts w:asciiTheme="minorHAnsi" w:eastAsiaTheme="minorEastAsia" w:hAnsiTheme="minorHAnsi"/>
            <w:b w:val="0"/>
            <w:noProof/>
            <w:kern w:val="2"/>
            <w:szCs w:val="24"/>
            <w:lang w:eastAsia="pt-BR"/>
            <w14:ligatures w14:val="standardContextual"/>
          </w:rPr>
          <w:tab/>
        </w:r>
        <w:r w:rsidRPr="00D607D3">
          <w:rPr>
            <w:rStyle w:val="Hyperlink"/>
            <w:noProof/>
          </w:rPr>
          <w:t>Arquitetura do sistema.</w:t>
        </w:r>
        <w:r>
          <w:rPr>
            <w:noProof/>
            <w:webHidden/>
          </w:rPr>
          <w:tab/>
        </w:r>
        <w:r>
          <w:rPr>
            <w:noProof/>
            <w:webHidden/>
          </w:rPr>
          <w:fldChar w:fldCharType="begin"/>
        </w:r>
        <w:r>
          <w:rPr>
            <w:noProof/>
            <w:webHidden/>
          </w:rPr>
          <w:instrText xml:space="preserve"> PAGEREF _Toc208996064 \h </w:instrText>
        </w:r>
        <w:r>
          <w:rPr>
            <w:noProof/>
            <w:webHidden/>
          </w:rPr>
        </w:r>
        <w:r>
          <w:rPr>
            <w:noProof/>
            <w:webHidden/>
          </w:rPr>
          <w:fldChar w:fldCharType="separate"/>
        </w:r>
        <w:r>
          <w:rPr>
            <w:noProof/>
            <w:webHidden/>
          </w:rPr>
          <w:t>36</w:t>
        </w:r>
        <w:r>
          <w:rPr>
            <w:noProof/>
            <w:webHidden/>
          </w:rPr>
          <w:fldChar w:fldCharType="end"/>
        </w:r>
      </w:hyperlink>
    </w:p>
    <w:p w14:paraId="7DC5C37F" w14:textId="196B7B31"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5" w:history="1">
        <w:r w:rsidRPr="00D607D3">
          <w:rPr>
            <w:rStyle w:val="Hyperlink"/>
            <w:noProof/>
          </w:rPr>
          <w:t>4.1.1.1</w:t>
        </w:r>
        <w:r>
          <w:rPr>
            <w:rFonts w:asciiTheme="minorHAnsi" w:eastAsiaTheme="minorEastAsia" w:hAnsiTheme="minorHAnsi"/>
            <w:i w:val="0"/>
            <w:noProof/>
            <w:kern w:val="2"/>
            <w:szCs w:val="24"/>
            <w:lang w:eastAsia="pt-BR"/>
            <w14:ligatures w14:val="standardContextual"/>
          </w:rPr>
          <w:tab/>
        </w:r>
        <w:r w:rsidRPr="00D607D3">
          <w:rPr>
            <w:rStyle w:val="Hyperlink"/>
            <w:noProof/>
          </w:rPr>
          <w:t>Banco de dados</w:t>
        </w:r>
        <w:r>
          <w:rPr>
            <w:noProof/>
            <w:webHidden/>
          </w:rPr>
          <w:tab/>
        </w:r>
        <w:r>
          <w:rPr>
            <w:noProof/>
            <w:webHidden/>
          </w:rPr>
          <w:fldChar w:fldCharType="begin"/>
        </w:r>
        <w:r>
          <w:rPr>
            <w:noProof/>
            <w:webHidden/>
          </w:rPr>
          <w:instrText xml:space="preserve"> PAGEREF _Toc208996065 \h </w:instrText>
        </w:r>
        <w:r>
          <w:rPr>
            <w:noProof/>
            <w:webHidden/>
          </w:rPr>
        </w:r>
        <w:r>
          <w:rPr>
            <w:noProof/>
            <w:webHidden/>
          </w:rPr>
          <w:fldChar w:fldCharType="separate"/>
        </w:r>
        <w:r>
          <w:rPr>
            <w:noProof/>
            <w:webHidden/>
          </w:rPr>
          <w:t>37</w:t>
        </w:r>
        <w:r>
          <w:rPr>
            <w:noProof/>
            <w:webHidden/>
          </w:rPr>
          <w:fldChar w:fldCharType="end"/>
        </w:r>
      </w:hyperlink>
    </w:p>
    <w:p w14:paraId="26E9EBB4" w14:textId="00171D41"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6" w:history="1">
        <w:r w:rsidRPr="00D607D3">
          <w:rPr>
            <w:rStyle w:val="Hyperlink"/>
            <w:noProof/>
          </w:rPr>
          <w:t>4.1.1.2</w:t>
        </w:r>
        <w:r>
          <w:rPr>
            <w:rFonts w:asciiTheme="minorHAnsi" w:eastAsiaTheme="minorEastAsia" w:hAnsiTheme="minorHAnsi"/>
            <w:i w:val="0"/>
            <w:noProof/>
            <w:kern w:val="2"/>
            <w:szCs w:val="24"/>
            <w:lang w:eastAsia="pt-BR"/>
            <w14:ligatures w14:val="standardContextual"/>
          </w:rPr>
          <w:tab/>
        </w:r>
        <w:r w:rsidRPr="00D607D3">
          <w:rPr>
            <w:rStyle w:val="Hyperlink"/>
            <w:noProof/>
          </w:rPr>
          <w:t>Linguagem de programação</w:t>
        </w:r>
        <w:r>
          <w:rPr>
            <w:noProof/>
            <w:webHidden/>
          </w:rPr>
          <w:tab/>
        </w:r>
        <w:r>
          <w:rPr>
            <w:noProof/>
            <w:webHidden/>
          </w:rPr>
          <w:fldChar w:fldCharType="begin"/>
        </w:r>
        <w:r>
          <w:rPr>
            <w:noProof/>
            <w:webHidden/>
          </w:rPr>
          <w:instrText xml:space="preserve"> PAGEREF _Toc208996066 \h </w:instrText>
        </w:r>
        <w:r>
          <w:rPr>
            <w:noProof/>
            <w:webHidden/>
          </w:rPr>
        </w:r>
        <w:r>
          <w:rPr>
            <w:noProof/>
            <w:webHidden/>
          </w:rPr>
          <w:fldChar w:fldCharType="separate"/>
        </w:r>
        <w:r>
          <w:rPr>
            <w:noProof/>
            <w:webHidden/>
          </w:rPr>
          <w:t>37</w:t>
        </w:r>
        <w:r>
          <w:rPr>
            <w:noProof/>
            <w:webHidden/>
          </w:rPr>
          <w:fldChar w:fldCharType="end"/>
        </w:r>
      </w:hyperlink>
    </w:p>
    <w:p w14:paraId="770428EF" w14:textId="09AF1703"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7" w:history="1">
        <w:r w:rsidRPr="00D607D3">
          <w:rPr>
            <w:rStyle w:val="Hyperlink"/>
            <w:noProof/>
          </w:rPr>
          <w:t>4.1.1.3</w:t>
        </w:r>
        <w:r>
          <w:rPr>
            <w:rFonts w:asciiTheme="minorHAnsi" w:eastAsiaTheme="minorEastAsia" w:hAnsiTheme="minorHAnsi"/>
            <w:i w:val="0"/>
            <w:noProof/>
            <w:kern w:val="2"/>
            <w:szCs w:val="24"/>
            <w:lang w:eastAsia="pt-BR"/>
            <w14:ligatures w14:val="standardContextual"/>
          </w:rPr>
          <w:tab/>
        </w:r>
        <w:r w:rsidRPr="00D607D3">
          <w:rPr>
            <w:rStyle w:val="Hyperlink"/>
            <w:noProof/>
          </w:rPr>
          <w:t>Biblioteca de visualização geográfica</w:t>
        </w:r>
        <w:r>
          <w:rPr>
            <w:noProof/>
            <w:webHidden/>
          </w:rPr>
          <w:tab/>
        </w:r>
        <w:r>
          <w:rPr>
            <w:noProof/>
            <w:webHidden/>
          </w:rPr>
          <w:fldChar w:fldCharType="begin"/>
        </w:r>
        <w:r>
          <w:rPr>
            <w:noProof/>
            <w:webHidden/>
          </w:rPr>
          <w:instrText xml:space="preserve"> PAGEREF _Toc208996067 \h </w:instrText>
        </w:r>
        <w:r>
          <w:rPr>
            <w:noProof/>
            <w:webHidden/>
          </w:rPr>
        </w:r>
        <w:r>
          <w:rPr>
            <w:noProof/>
            <w:webHidden/>
          </w:rPr>
          <w:fldChar w:fldCharType="separate"/>
        </w:r>
        <w:r>
          <w:rPr>
            <w:noProof/>
            <w:webHidden/>
          </w:rPr>
          <w:t>37</w:t>
        </w:r>
        <w:r>
          <w:rPr>
            <w:noProof/>
            <w:webHidden/>
          </w:rPr>
          <w:fldChar w:fldCharType="end"/>
        </w:r>
      </w:hyperlink>
    </w:p>
    <w:p w14:paraId="75A36324" w14:textId="687E12C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8" w:history="1">
        <w:r w:rsidRPr="00D607D3">
          <w:rPr>
            <w:rStyle w:val="Hyperlink"/>
            <w:noProof/>
          </w:rPr>
          <w:t>4.1.1.4</w:t>
        </w:r>
        <w:r>
          <w:rPr>
            <w:rFonts w:asciiTheme="minorHAnsi" w:eastAsiaTheme="minorEastAsia" w:hAnsiTheme="minorHAnsi"/>
            <w:i w:val="0"/>
            <w:noProof/>
            <w:kern w:val="2"/>
            <w:szCs w:val="24"/>
            <w:lang w:eastAsia="pt-BR"/>
            <w14:ligatures w14:val="standardContextual"/>
          </w:rPr>
          <w:tab/>
        </w:r>
        <w:r w:rsidRPr="00D607D3">
          <w:rPr>
            <w:rStyle w:val="Hyperlink"/>
            <w:noProof/>
          </w:rPr>
          <w:t>Sistema de Informação Geográfica – SIG</w:t>
        </w:r>
        <w:r>
          <w:rPr>
            <w:noProof/>
            <w:webHidden/>
          </w:rPr>
          <w:tab/>
        </w:r>
        <w:r>
          <w:rPr>
            <w:noProof/>
            <w:webHidden/>
          </w:rPr>
          <w:fldChar w:fldCharType="begin"/>
        </w:r>
        <w:r>
          <w:rPr>
            <w:noProof/>
            <w:webHidden/>
          </w:rPr>
          <w:instrText xml:space="preserve"> PAGEREF _Toc208996068 \h </w:instrText>
        </w:r>
        <w:r>
          <w:rPr>
            <w:noProof/>
            <w:webHidden/>
          </w:rPr>
        </w:r>
        <w:r>
          <w:rPr>
            <w:noProof/>
            <w:webHidden/>
          </w:rPr>
          <w:fldChar w:fldCharType="separate"/>
        </w:r>
        <w:r>
          <w:rPr>
            <w:noProof/>
            <w:webHidden/>
          </w:rPr>
          <w:t>37</w:t>
        </w:r>
        <w:r>
          <w:rPr>
            <w:noProof/>
            <w:webHidden/>
          </w:rPr>
          <w:fldChar w:fldCharType="end"/>
        </w:r>
      </w:hyperlink>
    </w:p>
    <w:p w14:paraId="181F41E9" w14:textId="56DA1C24"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9" w:history="1">
        <w:r w:rsidRPr="00D607D3">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D607D3">
          <w:rPr>
            <w:rStyle w:val="Hyperlink"/>
            <w:noProof/>
          </w:rPr>
          <w:t>METODOLOGIA</w:t>
        </w:r>
        <w:r>
          <w:rPr>
            <w:noProof/>
            <w:webHidden/>
          </w:rPr>
          <w:tab/>
        </w:r>
        <w:r>
          <w:rPr>
            <w:noProof/>
            <w:webHidden/>
          </w:rPr>
          <w:fldChar w:fldCharType="begin"/>
        </w:r>
        <w:r>
          <w:rPr>
            <w:noProof/>
            <w:webHidden/>
          </w:rPr>
          <w:instrText xml:space="preserve"> PAGEREF _Toc208996069 \h </w:instrText>
        </w:r>
        <w:r>
          <w:rPr>
            <w:noProof/>
            <w:webHidden/>
          </w:rPr>
        </w:r>
        <w:r>
          <w:rPr>
            <w:noProof/>
            <w:webHidden/>
          </w:rPr>
          <w:fldChar w:fldCharType="separate"/>
        </w:r>
        <w:r>
          <w:rPr>
            <w:noProof/>
            <w:webHidden/>
          </w:rPr>
          <w:t>37</w:t>
        </w:r>
        <w:r>
          <w:rPr>
            <w:noProof/>
            <w:webHidden/>
          </w:rPr>
          <w:fldChar w:fldCharType="end"/>
        </w:r>
      </w:hyperlink>
    </w:p>
    <w:p w14:paraId="0230356E" w14:textId="438B988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0" w:history="1">
        <w:r w:rsidRPr="00D607D3">
          <w:rPr>
            <w:rStyle w:val="Hyperlink"/>
            <w:noProof/>
          </w:rPr>
          <w:t>4.2.1</w:t>
        </w:r>
        <w:r>
          <w:rPr>
            <w:rFonts w:asciiTheme="minorHAnsi" w:eastAsiaTheme="minorEastAsia" w:hAnsiTheme="minorHAnsi"/>
            <w:b w:val="0"/>
            <w:noProof/>
            <w:kern w:val="2"/>
            <w:szCs w:val="24"/>
            <w:lang w:eastAsia="pt-BR"/>
            <w14:ligatures w14:val="standardContextual"/>
          </w:rPr>
          <w:tab/>
        </w:r>
        <w:r w:rsidRPr="00D607D3">
          <w:rPr>
            <w:rStyle w:val="Hyperlink"/>
            <w:noProof/>
          </w:rPr>
          <w:t>Integração das Bases</w:t>
        </w:r>
        <w:r>
          <w:rPr>
            <w:noProof/>
            <w:webHidden/>
          </w:rPr>
          <w:tab/>
        </w:r>
        <w:r>
          <w:rPr>
            <w:noProof/>
            <w:webHidden/>
          </w:rPr>
          <w:fldChar w:fldCharType="begin"/>
        </w:r>
        <w:r>
          <w:rPr>
            <w:noProof/>
            <w:webHidden/>
          </w:rPr>
          <w:instrText xml:space="preserve"> PAGEREF _Toc208996070 \h </w:instrText>
        </w:r>
        <w:r>
          <w:rPr>
            <w:noProof/>
            <w:webHidden/>
          </w:rPr>
        </w:r>
        <w:r>
          <w:rPr>
            <w:noProof/>
            <w:webHidden/>
          </w:rPr>
          <w:fldChar w:fldCharType="separate"/>
        </w:r>
        <w:r>
          <w:rPr>
            <w:noProof/>
            <w:webHidden/>
          </w:rPr>
          <w:t>37</w:t>
        </w:r>
        <w:r>
          <w:rPr>
            <w:noProof/>
            <w:webHidden/>
          </w:rPr>
          <w:fldChar w:fldCharType="end"/>
        </w:r>
      </w:hyperlink>
    </w:p>
    <w:p w14:paraId="0E7E6FC4" w14:textId="7F56B72F"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71" w:history="1">
        <w:r w:rsidRPr="00D607D3">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D607D3">
          <w:rPr>
            <w:rStyle w:val="Hyperlink"/>
            <w:noProof/>
          </w:rPr>
          <w:t>Etapas</w:t>
        </w:r>
        <w:r>
          <w:rPr>
            <w:noProof/>
            <w:webHidden/>
          </w:rPr>
          <w:tab/>
        </w:r>
        <w:r>
          <w:rPr>
            <w:noProof/>
            <w:webHidden/>
          </w:rPr>
          <w:fldChar w:fldCharType="begin"/>
        </w:r>
        <w:r>
          <w:rPr>
            <w:noProof/>
            <w:webHidden/>
          </w:rPr>
          <w:instrText xml:space="preserve"> PAGEREF _Toc208996071 \h </w:instrText>
        </w:r>
        <w:r>
          <w:rPr>
            <w:noProof/>
            <w:webHidden/>
          </w:rPr>
        </w:r>
        <w:r>
          <w:rPr>
            <w:noProof/>
            <w:webHidden/>
          </w:rPr>
          <w:fldChar w:fldCharType="separate"/>
        </w:r>
        <w:r>
          <w:rPr>
            <w:noProof/>
            <w:webHidden/>
          </w:rPr>
          <w:t>42</w:t>
        </w:r>
        <w:r>
          <w:rPr>
            <w:noProof/>
            <w:webHidden/>
          </w:rPr>
          <w:fldChar w:fldCharType="end"/>
        </w:r>
      </w:hyperlink>
    </w:p>
    <w:p w14:paraId="23926B87" w14:textId="715AE45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2" w:history="1">
        <w:r w:rsidRPr="00D607D3">
          <w:rPr>
            <w:rStyle w:val="Hyperlink"/>
            <w:noProof/>
          </w:rPr>
          <w:t>4.3.1</w:t>
        </w:r>
        <w:r>
          <w:rPr>
            <w:rFonts w:asciiTheme="minorHAnsi" w:eastAsiaTheme="minorEastAsia" w:hAnsiTheme="minorHAnsi"/>
            <w:b w:val="0"/>
            <w:noProof/>
            <w:kern w:val="2"/>
            <w:szCs w:val="24"/>
            <w:lang w:eastAsia="pt-BR"/>
            <w14:ligatures w14:val="standardContextual"/>
          </w:rPr>
          <w:tab/>
        </w:r>
        <w:r w:rsidRPr="00D607D3">
          <w:rPr>
            <w:rStyle w:val="Hyperlink"/>
            <w:noProof/>
          </w:rPr>
          <w:t>Obter dados dos lotes de municípios parceiros</w:t>
        </w:r>
        <w:r>
          <w:rPr>
            <w:noProof/>
            <w:webHidden/>
          </w:rPr>
          <w:tab/>
        </w:r>
        <w:r>
          <w:rPr>
            <w:noProof/>
            <w:webHidden/>
          </w:rPr>
          <w:fldChar w:fldCharType="begin"/>
        </w:r>
        <w:r>
          <w:rPr>
            <w:noProof/>
            <w:webHidden/>
          </w:rPr>
          <w:instrText xml:space="preserve"> PAGEREF _Toc208996072 \h </w:instrText>
        </w:r>
        <w:r>
          <w:rPr>
            <w:noProof/>
            <w:webHidden/>
          </w:rPr>
        </w:r>
        <w:r>
          <w:rPr>
            <w:noProof/>
            <w:webHidden/>
          </w:rPr>
          <w:fldChar w:fldCharType="separate"/>
        </w:r>
        <w:r>
          <w:rPr>
            <w:noProof/>
            <w:webHidden/>
          </w:rPr>
          <w:t>43</w:t>
        </w:r>
        <w:r>
          <w:rPr>
            <w:noProof/>
            <w:webHidden/>
          </w:rPr>
          <w:fldChar w:fldCharType="end"/>
        </w:r>
      </w:hyperlink>
    </w:p>
    <w:p w14:paraId="4333E2CC" w14:textId="7973E39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3" w:history="1">
        <w:r w:rsidRPr="00D607D3">
          <w:rPr>
            <w:rStyle w:val="Hyperlink"/>
            <w:noProof/>
          </w:rPr>
          <w:t>4.3.2</w:t>
        </w:r>
        <w:r>
          <w:rPr>
            <w:rFonts w:asciiTheme="minorHAnsi" w:eastAsiaTheme="minorEastAsia" w:hAnsiTheme="minorHAnsi"/>
            <w:b w:val="0"/>
            <w:noProof/>
            <w:kern w:val="2"/>
            <w:szCs w:val="24"/>
            <w:lang w:eastAsia="pt-BR"/>
            <w14:ligatures w14:val="standardContextual"/>
          </w:rPr>
          <w:tab/>
        </w:r>
        <w:r w:rsidRPr="00D607D3">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208996073 \h </w:instrText>
        </w:r>
        <w:r>
          <w:rPr>
            <w:noProof/>
            <w:webHidden/>
          </w:rPr>
        </w:r>
        <w:r>
          <w:rPr>
            <w:noProof/>
            <w:webHidden/>
          </w:rPr>
          <w:fldChar w:fldCharType="separate"/>
        </w:r>
        <w:r>
          <w:rPr>
            <w:noProof/>
            <w:webHidden/>
          </w:rPr>
          <w:t>43</w:t>
        </w:r>
        <w:r>
          <w:rPr>
            <w:noProof/>
            <w:webHidden/>
          </w:rPr>
          <w:fldChar w:fldCharType="end"/>
        </w:r>
      </w:hyperlink>
    </w:p>
    <w:p w14:paraId="38909443" w14:textId="2C5ACC1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4" w:history="1">
        <w:r w:rsidRPr="00D607D3">
          <w:rPr>
            <w:rStyle w:val="Hyperlink"/>
            <w:noProof/>
          </w:rPr>
          <w:t>4.3.3</w:t>
        </w:r>
        <w:r>
          <w:rPr>
            <w:rFonts w:asciiTheme="minorHAnsi" w:eastAsiaTheme="minorEastAsia" w:hAnsiTheme="minorHAnsi"/>
            <w:b w:val="0"/>
            <w:noProof/>
            <w:kern w:val="2"/>
            <w:szCs w:val="24"/>
            <w:lang w:eastAsia="pt-BR"/>
            <w14:ligatures w14:val="standardContextual"/>
          </w:rPr>
          <w:tab/>
        </w:r>
        <w:r w:rsidRPr="00D607D3">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208996074 \h </w:instrText>
        </w:r>
        <w:r>
          <w:rPr>
            <w:noProof/>
            <w:webHidden/>
          </w:rPr>
        </w:r>
        <w:r>
          <w:rPr>
            <w:noProof/>
            <w:webHidden/>
          </w:rPr>
          <w:fldChar w:fldCharType="separate"/>
        </w:r>
        <w:r>
          <w:rPr>
            <w:noProof/>
            <w:webHidden/>
          </w:rPr>
          <w:t>45</w:t>
        </w:r>
        <w:r>
          <w:rPr>
            <w:noProof/>
            <w:webHidden/>
          </w:rPr>
          <w:fldChar w:fldCharType="end"/>
        </w:r>
      </w:hyperlink>
    </w:p>
    <w:p w14:paraId="1D949440" w14:textId="54FE1762"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5" w:history="1">
        <w:r w:rsidRPr="00D607D3">
          <w:rPr>
            <w:rStyle w:val="Hyperlink"/>
            <w:noProof/>
          </w:rPr>
          <w:t>4.3.4</w:t>
        </w:r>
        <w:r>
          <w:rPr>
            <w:rFonts w:asciiTheme="minorHAnsi" w:eastAsiaTheme="minorEastAsia" w:hAnsiTheme="minorHAnsi"/>
            <w:b w:val="0"/>
            <w:noProof/>
            <w:kern w:val="2"/>
            <w:szCs w:val="24"/>
            <w:lang w:eastAsia="pt-BR"/>
            <w14:ligatures w14:val="standardContextual"/>
          </w:rPr>
          <w:tab/>
        </w:r>
        <w:r w:rsidRPr="00D607D3">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208996075 \h </w:instrText>
        </w:r>
        <w:r>
          <w:rPr>
            <w:noProof/>
            <w:webHidden/>
          </w:rPr>
        </w:r>
        <w:r>
          <w:rPr>
            <w:noProof/>
            <w:webHidden/>
          </w:rPr>
          <w:fldChar w:fldCharType="separate"/>
        </w:r>
        <w:r>
          <w:rPr>
            <w:noProof/>
            <w:webHidden/>
          </w:rPr>
          <w:t>45</w:t>
        </w:r>
        <w:r>
          <w:rPr>
            <w:noProof/>
            <w:webHidden/>
          </w:rPr>
          <w:fldChar w:fldCharType="end"/>
        </w:r>
      </w:hyperlink>
    </w:p>
    <w:p w14:paraId="680820C8" w14:textId="076543EA"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6" w:history="1">
        <w:r w:rsidRPr="00D607D3">
          <w:rPr>
            <w:rStyle w:val="Hyperlink"/>
            <w:noProof/>
          </w:rPr>
          <w:t>4.3.5</w:t>
        </w:r>
        <w:r>
          <w:rPr>
            <w:rFonts w:asciiTheme="minorHAnsi" w:eastAsiaTheme="minorEastAsia" w:hAnsiTheme="minorHAnsi"/>
            <w:b w:val="0"/>
            <w:noProof/>
            <w:kern w:val="2"/>
            <w:szCs w:val="24"/>
            <w:lang w:eastAsia="pt-BR"/>
            <w14:ligatures w14:val="standardContextual"/>
          </w:rPr>
          <w:tab/>
        </w:r>
        <w:r w:rsidRPr="00D607D3">
          <w:rPr>
            <w:rStyle w:val="Hyperlink"/>
            <w:noProof/>
          </w:rPr>
          <w:t>Criar classes para os endereços agrupados.</w:t>
        </w:r>
        <w:r>
          <w:rPr>
            <w:noProof/>
            <w:webHidden/>
          </w:rPr>
          <w:tab/>
        </w:r>
        <w:r>
          <w:rPr>
            <w:noProof/>
            <w:webHidden/>
          </w:rPr>
          <w:fldChar w:fldCharType="begin"/>
        </w:r>
        <w:r>
          <w:rPr>
            <w:noProof/>
            <w:webHidden/>
          </w:rPr>
          <w:instrText xml:space="preserve"> PAGEREF _Toc208996076 \h </w:instrText>
        </w:r>
        <w:r>
          <w:rPr>
            <w:noProof/>
            <w:webHidden/>
          </w:rPr>
        </w:r>
        <w:r>
          <w:rPr>
            <w:noProof/>
            <w:webHidden/>
          </w:rPr>
          <w:fldChar w:fldCharType="separate"/>
        </w:r>
        <w:r>
          <w:rPr>
            <w:noProof/>
            <w:webHidden/>
          </w:rPr>
          <w:t>45</w:t>
        </w:r>
        <w:r>
          <w:rPr>
            <w:noProof/>
            <w:webHidden/>
          </w:rPr>
          <w:fldChar w:fldCharType="end"/>
        </w:r>
      </w:hyperlink>
    </w:p>
    <w:p w14:paraId="1ADE8814" w14:textId="20ACB42B"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7" w:history="1">
        <w:r w:rsidRPr="00D607D3">
          <w:rPr>
            <w:rStyle w:val="Hyperlink"/>
            <w:noProof/>
          </w:rPr>
          <w:t>4.3.6</w:t>
        </w:r>
        <w:r>
          <w:rPr>
            <w:rFonts w:asciiTheme="minorHAnsi" w:eastAsiaTheme="minorEastAsia" w:hAnsiTheme="minorHAnsi"/>
            <w:b w:val="0"/>
            <w:noProof/>
            <w:kern w:val="2"/>
            <w:szCs w:val="24"/>
            <w:lang w:eastAsia="pt-BR"/>
            <w14:ligatures w14:val="standardContextual"/>
          </w:rPr>
          <w:tab/>
        </w:r>
        <w:r w:rsidRPr="00D607D3">
          <w:rPr>
            <w:rStyle w:val="Hyperlink"/>
            <w:noProof/>
          </w:rPr>
          <w:t>Desenvolver um protótipo para testes.</w:t>
        </w:r>
        <w:r>
          <w:rPr>
            <w:noProof/>
            <w:webHidden/>
          </w:rPr>
          <w:tab/>
        </w:r>
        <w:r>
          <w:rPr>
            <w:noProof/>
            <w:webHidden/>
          </w:rPr>
          <w:fldChar w:fldCharType="begin"/>
        </w:r>
        <w:r>
          <w:rPr>
            <w:noProof/>
            <w:webHidden/>
          </w:rPr>
          <w:instrText xml:space="preserve"> PAGEREF _Toc208996077 \h </w:instrText>
        </w:r>
        <w:r>
          <w:rPr>
            <w:noProof/>
            <w:webHidden/>
          </w:rPr>
        </w:r>
        <w:r>
          <w:rPr>
            <w:noProof/>
            <w:webHidden/>
          </w:rPr>
          <w:fldChar w:fldCharType="separate"/>
        </w:r>
        <w:r>
          <w:rPr>
            <w:noProof/>
            <w:webHidden/>
          </w:rPr>
          <w:t>45</w:t>
        </w:r>
        <w:r>
          <w:rPr>
            <w:noProof/>
            <w:webHidden/>
          </w:rPr>
          <w:fldChar w:fldCharType="end"/>
        </w:r>
      </w:hyperlink>
    </w:p>
    <w:p w14:paraId="66171E90" w14:textId="4105677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8" w:history="1">
        <w:r w:rsidRPr="00D607D3">
          <w:rPr>
            <w:rStyle w:val="Hyperlink"/>
            <w:noProof/>
          </w:rPr>
          <w:t>4.3.7</w:t>
        </w:r>
        <w:r>
          <w:rPr>
            <w:rFonts w:asciiTheme="minorHAnsi" w:eastAsiaTheme="minorEastAsia" w:hAnsiTheme="minorHAnsi"/>
            <w:b w:val="0"/>
            <w:noProof/>
            <w:kern w:val="2"/>
            <w:szCs w:val="24"/>
            <w:lang w:eastAsia="pt-BR"/>
            <w14:ligatures w14:val="standardContextual"/>
          </w:rPr>
          <w:tab/>
        </w:r>
        <w:r w:rsidRPr="00D607D3">
          <w:rPr>
            <w:rStyle w:val="Hyperlink"/>
            <w:noProof/>
          </w:rPr>
          <w:t>Testar protótipo com dados selecionados.</w:t>
        </w:r>
        <w:r>
          <w:rPr>
            <w:noProof/>
            <w:webHidden/>
          </w:rPr>
          <w:tab/>
        </w:r>
        <w:r>
          <w:rPr>
            <w:noProof/>
            <w:webHidden/>
          </w:rPr>
          <w:fldChar w:fldCharType="begin"/>
        </w:r>
        <w:r>
          <w:rPr>
            <w:noProof/>
            <w:webHidden/>
          </w:rPr>
          <w:instrText xml:space="preserve"> PAGEREF _Toc208996078 \h </w:instrText>
        </w:r>
        <w:r>
          <w:rPr>
            <w:noProof/>
            <w:webHidden/>
          </w:rPr>
        </w:r>
        <w:r>
          <w:rPr>
            <w:noProof/>
            <w:webHidden/>
          </w:rPr>
          <w:fldChar w:fldCharType="separate"/>
        </w:r>
        <w:r>
          <w:rPr>
            <w:noProof/>
            <w:webHidden/>
          </w:rPr>
          <w:t>45</w:t>
        </w:r>
        <w:r>
          <w:rPr>
            <w:noProof/>
            <w:webHidden/>
          </w:rPr>
          <w:fldChar w:fldCharType="end"/>
        </w:r>
      </w:hyperlink>
    </w:p>
    <w:p w14:paraId="1FFC561A" w14:textId="584699A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9" w:history="1">
        <w:r w:rsidRPr="00D607D3">
          <w:rPr>
            <w:rStyle w:val="Hyperlink"/>
            <w:noProof/>
          </w:rPr>
          <w:t>4.3.8</w:t>
        </w:r>
        <w:r>
          <w:rPr>
            <w:rFonts w:asciiTheme="minorHAnsi" w:eastAsiaTheme="minorEastAsia" w:hAnsiTheme="minorHAnsi"/>
            <w:b w:val="0"/>
            <w:noProof/>
            <w:kern w:val="2"/>
            <w:szCs w:val="24"/>
            <w:lang w:eastAsia="pt-BR"/>
            <w14:ligatures w14:val="standardContextual"/>
          </w:rPr>
          <w:tab/>
        </w:r>
        <w:r w:rsidRPr="00D607D3">
          <w:rPr>
            <w:rStyle w:val="Hyperlink"/>
            <w:noProof/>
          </w:rPr>
          <w:t>Gerar imagem das quadras.</w:t>
        </w:r>
        <w:r>
          <w:rPr>
            <w:noProof/>
            <w:webHidden/>
          </w:rPr>
          <w:tab/>
        </w:r>
        <w:r>
          <w:rPr>
            <w:noProof/>
            <w:webHidden/>
          </w:rPr>
          <w:fldChar w:fldCharType="begin"/>
        </w:r>
        <w:r>
          <w:rPr>
            <w:noProof/>
            <w:webHidden/>
          </w:rPr>
          <w:instrText xml:space="preserve"> PAGEREF _Toc208996079 \h </w:instrText>
        </w:r>
        <w:r>
          <w:rPr>
            <w:noProof/>
            <w:webHidden/>
          </w:rPr>
        </w:r>
        <w:r>
          <w:rPr>
            <w:noProof/>
            <w:webHidden/>
          </w:rPr>
          <w:fldChar w:fldCharType="separate"/>
        </w:r>
        <w:r>
          <w:rPr>
            <w:noProof/>
            <w:webHidden/>
          </w:rPr>
          <w:t>45</w:t>
        </w:r>
        <w:r>
          <w:rPr>
            <w:noProof/>
            <w:webHidden/>
          </w:rPr>
          <w:fldChar w:fldCharType="end"/>
        </w:r>
      </w:hyperlink>
    </w:p>
    <w:p w14:paraId="2E7FEA7B" w14:textId="5370CDA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0" w:history="1">
        <w:r w:rsidRPr="00D607D3">
          <w:rPr>
            <w:rStyle w:val="Hyperlink"/>
            <w:noProof/>
          </w:rPr>
          <w:t>4.3.9</w:t>
        </w:r>
        <w:r>
          <w:rPr>
            <w:rFonts w:asciiTheme="minorHAnsi" w:eastAsiaTheme="minorEastAsia" w:hAnsiTheme="minorHAnsi"/>
            <w:b w:val="0"/>
            <w:noProof/>
            <w:kern w:val="2"/>
            <w:szCs w:val="24"/>
            <w:lang w:eastAsia="pt-BR"/>
            <w14:ligatures w14:val="standardContextual"/>
          </w:rPr>
          <w:tab/>
        </w:r>
        <w:r w:rsidRPr="00D607D3">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208996080 \h </w:instrText>
        </w:r>
        <w:r>
          <w:rPr>
            <w:noProof/>
            <w:webHidden/>
          </w:rPr>
        </w:r>
        <w:r>
          <w:rPr>
            <w:noProof/>
            <w:webHidden/>
          </w:rPr>
          <w:fldChar w:fldCharType="separate"/>
        </w:r>
        <w:r>
          <w:rPr>
            <w:noProof/>
            <w:webHidden/>
          </w:rPr>
          <w:t>45</w:t>
        </w:r>
        <w:r>
          <w:rPr>
            <w:noProof/>
            <w:webHidden/>
          </w:rPr>
          <w:fldChar w:fldCharType="end"/>
        </w:r>
      </w:hyperlink>
    </w:p>
    <w:p w14:paraId="7C532BA6" w14:textId="58DDF5E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1" w:history="1">
        <w:r w:rsidRPr="00D607D3">
          <w:rPr>
            <w:rStyle w:val="Hyperlink"/>
            <w:noProof/>
          </w:rPr>
          <w:t>4.3.10</w:t>
        </w:r>
        <w:r>
          <w:rPr>
            <w:rFonts w:asciiTheme="minorHAnsi" w:eastAsiaTheme="minorEastAsia" w:hAnsiTheme="minorHAnsi"/>
            <w:b w:val="0"/>
            <w:noProof/>
            <w:kern w:val="2"/>
            <w:szCs w:val="24"/>
            <w:lang w:eastAsia="pt-BR"/>
            <w14:ligatures w14:val="standardContextual"/>
          </w:rPr>
          <w:tab/>
        </w:r>
        <w:r w:rsidRPr="00D607D3">
          <w:rPr>
            <w:rStyle w:val="Hyperlink"/>
            <w:noProof/>
          </w:rPr>
          <w:t>Associar as quadras remanescentes manualmente.</w:t>
        </w:r>
        <w:r>
          <w:rPr>
            <w:noProof/>
            <w:webHidden/>
          </w:rPr>
          <w:tab/>
        </w:r>
        <w:r>
          <w:rPr>
            <w:noProof/>
            <w:webHidden/>
          </w:rPr>
          <w:fldChar w:fldCharType="begin"/>
        </w:r>
        <w:r>
          <w:rPr>
            <w:noProof/>
            <w:webHidden/>
          </w:rPr>
          <w:instrText xml:space="preserve"> PAGEREF _Toc208996081 \h </w:instrText>
        </w:r>
        <w:r>
          <w:rPr>
            <w:noProof/>
            <w:webHidden/>
          </w:rPr>
        </w:r>
        <w:r>
          <w:rPr>
            <w:noProof/>
            <w:webHidden/>
          </w:rPr>
          <w:fldChar w:fldCharType="separate"/>
        </w:r>
        <w:r>
          <w:rPr>
            <w:noProof/>
            <w:webHidden/>
          </w:rPr>
          <w:t>45</w:t>
        </w:r>
        <w:r>
          <w:rPr>
            <w:noProof/>
            <w:webHidden/>
          </w:rPr>
          <w:fldChar w:fldCharType="end"/>
        </w:r>
      </w:hyperlink>
    </w:p>
    <w:p w14:paraId="1DBE7DA3" w14:textId="1B63101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2" w:history="1">
        <w:r w:rsidRPr="00D607D3">
          <w:rPr>
            <w:rStyle w:val="Hyperlink"/>
            <w:noProof/>
          </w:rPr>
          <w:t>4.3.11</w:t>
        </w:r>
        <w:r>
          <w:rPr>
            <w:rFonts w:asciiTheme="minorHAnsi" w:eastAsiaTheme="minorEastAsia" w:hAnsiTheme="minorHAnsi"/>
            <w:b w:val="0"/>
            <w:noProof/>
            <w:kern w:val="2"/>
            <w:szCs w:val="24"/>
            <w:lang w:eastAsia="pt-BR"/>
            <w14:ligatures w14:val="standardContextual"/>
          </w:rPr>
          <w:tab/>
        </w:r>
        <w:r w:rsidRPr="00D607D3">
          <w:rPr>
            <w:rStyle w:val="Hyperlink"/>
            <w:noProof/>
          </w:rPr>
          <w:t>Disponibilizar o aplicativo na Internet para testes.</w:t>
        </w:r>
        <w:r>
          <w:rPr>
            <w:noProof/>
            <w:webHidden/>
          </w:rPr>
          <w:tab/>
        </w:r>
        <w:r>
          <w:rPr>
            <w:noProof/>
            <w:webHidden/>
          </w:rPr>
          <w:fldChar w:fldCharType="begin"/>
        </w:r>
        <w:r>
          <w:rPr>
            <w:noProof/>
            <w:webHidden/>
          </w:rPr>
          <w:instrText xml:space="preserve"> PAGEREF _Toc208996082 \h </w:instrText>
        </w:r>
        <w:r>
          <w:rPr>
            <w:noProof/>
            <w:webHidden/>
          </w:rPr>
        </w:r>
        <w:r>
          <w:rPr>
            <w:noProof/>
            <w:webHidden/>
          </w:rPr>
          <w:fldChar w:fldCharType="separate"/>
        </w:r>
        <w:r>
          <w:rPr>
            <w:noProof/>
            <w:webHidden/>
          </w:rPr>
          <w:t>46</w:t>
        </w:r>
        <w:r>
          <w:rPr>
            <w:noProof/>
            <w:webHidden/>
          </w:rPr>
          <w:fldChar w:fldCharType="end"/>
        </w:r>
      </w:hyperlink>
    </w:p>
    <w:p w14:paraId="2FE69348" w14:textId="600D268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83" w:history="1">
        <w:r w:rsidRPr="00D607D3">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D607D3">
          <w:rPr>
            <w:rStyle w:val="Hyperlink"/>
            <w:noProof/>
          </w:rPr>
          <w:t>cronograma</w:t>
        </w:r>
        <w:r>
          <w:rPr>
            <w:noProof/>
            <w:webHidden/>
          </w:rPr>
          <w:tab/>
        </w:r>
        <w:r>
          <w:rPr>
            <w:noProof/>
            <w:webHidden/>
          </w:rPr>
          <w:fldChar w:fldCharType="begin"/>
        </w:r>
        <w:r>
          <w:rPr>
            <w:noProof/>
            <w:webHidden/>
          </w:rPr>
          <w:instrText xml:space="preserve"> PAGEREF _Toc208996083 \h </w:instrText>
        </w:r>
        <w:r>
          <w:rPr>
            <w:noProof/>
            <w:webHidden/>
          </w:rPr>
        </w:r>
        <w:r>
          <w:rPr>
            <w:noProof/>
            <w:webHidden/>
          </w:rPr>
          <w:fldChar w:fldCharType="separate"/>
        </w:r>
        <w:r>
          <w:rPr>
            <w:noProof/>
            <w:webHidden/>
          </w:rPr>
          <w:t>46</w:t>
        </w:r>
        <w:r>
          <w:rPr>
            <w:noProof/>
            <w:webHidden/>
          </w:rPr>
          <w:fldChar w:fldCharType="end"/>
        </w:r>
      </w:hyperlink>
    </w:p>
    <w:p w14:paraId="3BAD0C6B" w14:textId="740E4CEC"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4" w:history="1">
        <w:r w:rsidRPr="00D607D3">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Resultados e Discussão:</w:t>
        </w:r>
        <w:r>
          <w:rPr>
            <w:noProof/>
            <w:webHidden/>
          </w:rPr>
          <w:tab/>
        </w:r>
        <w:r>
          <w:rPr>
            <w:noProof/>
            <w:webHidden/>
          </w:rPr>
          <w:fldChar w:fldCharType="begin"/>
        </w:r>
        <w:r>
          <w:rPr>
            <w:noProof/>
            <w:webHidden/>
          </w:rPr>
          <w:instrText xml:space="preserve"> PAGEREF _Toc208996084 \h </w:instrText>
        </w:r>
        <w:r>
          <w:rPr>
            <w:noProof/>
            <w:webHidden/>
          </w:rPr>
        </w:r>
        <w:r>
          <w:rPr>
            <w:noProof/>
            <w:webHidden/>
          </w:rPr>
          <w:fldChar w:fldCharType="separate"/>
        </w:r>
        <w:r>
          <w:rPr>
            <w:noProof/>
            <w:webHidden/>
          </w:rPr>
          <w:t>47</w:t>
        </w:r>
        <w:r>
          <w:rPr>
            <w:noProof/>
            <w:webHidden/>
          </w:rPr>
          <w:fldChar w:fldCharType="end"/>
        </w:r>
      </w:hyperlink>
    </w:p>
    <w:p w14:paraId="78C247D9" w14:textId="09C6CADF"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5" w:history="1">
        <w:r w:rsidRPr="00D607D3">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bibliografia</w:t>
        </w:r>
        <w:r>
          <w:rPr>
            <w:noProof/>
            <w:webHidden/>
          </w:rPr>
          <w:tab/>
        </w:r>
        <w:r>
          <w:rPr>
            <w:noProof/>
            <w:webHidden/>
          </w:rPr>
          <w:fldChar w:fldCharType="begin"/>
        </w:r>
        <w:r>
          <w:rPr>
            <w:noProof/>
            <w:webHidden/>
          </w:rPr>
          <w:instrText xml:space="preserve"> PAGEREF _Toc208996085 \h </w:instrText>
        </w:r>
        <w:r>
          <w:rPr>
            <w:noProof/>
            <w:webHidden/>
          </w:rPr>
        </w:r>
        <w:r>
          <w:rPr>
            <w:noProof/>
            <w:webHidden/>
          </w:rPr>
          <w:fldChar w:fldCharType="separate"/>
        </w:r>
        <w:r>
          <w:rPr>
            <w:noProof/>
            <w:webHidden/>
          </w:rPr>
          <w:t>48</w:t>
        </w:r>
        <w:r>
          <w:rPr>
            <w:noProof/>
            <w:webHidden/>
          </w:rPr>
          <w:fldChar w:fldCharType="end"/>
        </w:r>
      </w:hyperlink>
    </w:p>
    <w:p w14:paraId="11F060D3" w14:textId="504B4E03"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208996035"/>
      <w:r w:rsidRPr="00693DE7">
        <w:lastRenderedPageBreak/>
        <w:t>Introdução</w:t>
      </w:r>
      <w:bookmarkEnd w:id="0"/>
    </w:p>
    <w:p w14:paraId="56E5E78E" w14:textId="77777777" w:rsidR="00EE0A2E" w:rsidRPr="00B84B57" w:rsidRDefault="00EE0A2E" w:rsidP="00EE0A2E">
      <w:pPr>
        <w:rPr>
          <w:ins w:id="1" w:author="Marco Aurélio Barbiero" w:date="2025-09-16T14:25:00Z" w16du:dateUtc="2025-09-16T17:25:00Z"/>
        </w:rPr>
      </w:pPr>
      <w:ins w:id="2"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3" w:author="Marco Aurélio Barbiero" w:date="2025-09-16T14:25:00Z" w16du:dateUtc="2025-09-16T17:25:00Z"/>
        </w:rPr>
      </w:pPr>
      <w:ins w:id="4"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5" w:author="Marco Aurélio Barbiero" w:date="2025-09-16T14:25:00Z" w16du:dateUtc="2025-09-16T17:25:00Z"/>
        </w:rPr>
      </w:pPr>
      <w:ins w:id="6"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7" w:author="Marco Aurélio Barbiero" w:date="2025-09-16T14:25:00Z" w16du:dateUtc="2025-09-16T17:25:00Z"/>
        </w:rPr>
      </w:pPr>
      <w:ins w:id="8" w:author="Marco Aurélio Barbiero" w:date="2025-09-16T14:25:00Z" w16du:dateUtc="2025-09-16T17:25:00Z">
        <w:r w:rsidRPr="00B84B57">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ins>
    </w:p>
    <w:p w14:paraId="51962698" w14:textId="77777777" w:rsidR="00EE0A2E" w:rsidRPr="00B84B57" w:rsidRDefault="00EE0A2E" w:rsidP="00EE0A2E">
      <w:pPr>
        <w:rPr>
          <w:ins w:id="9" w:author="Marco Aurélio Barbiero" w:date="2025-09-16T14:25:00Z" w16du:dateUtc="2025-09-16T17:25:00Z"/>
        </w:rPr>
      </w:pPr>
      <w:ins w:id="10"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w:t>
        </w:r>
        <w:r w:rsidRPr="00B84B57">
          <w:lastRenderedPageBreak/>
          <w:t xml:space="preserve">para ser utilizada em conjunto com o mapeamento cadastral e outras geotecnologias na gestão urbana dos municípios brasileiros. </w:t>
        </w:r>
      </w:ins>
    </w:p>
    <w:p w14:paraId="08537F8C" w14:textId="77777777" w:rsidR="00EE0A2E" w:rsidRDefault="00EE0A2E" w:rsidP="00E811CE">
      <w:ins w:id="11"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Enemark; McLaren; Lemmen,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0C2CA2CE" w14:textId="095363D5" w:rsidR="000752AD" w:rsidRPr="00693DE7" w:rsidRDefault="00885E6A" w:rsidP="000752AD">
      <w:pPr>
        <w:rPr>
          <w:rFonts w:cs="Arial"/>
          <w:szCs w:val="24"/>
        </w:rPr>
      </w:pPr>
      <w:r w:rsidRPr="00885E6A">
        <w:t xml:space="preserve">A pesquisa insere-se na área de concentração </w:t>
      </w:r>
      <w:r w:rsidRPr="00885E6A">
        <w:rPr>
          <w:b/>
          <w:bCs/>
        </w:rPr>
        <w:t>Gestão Territorial</w:t>
      </w:r>
      <w:r w:rsidRPr="00885E6A">
        <w:t xml:space="preserve"> e na linha de pesquisa </w:t>
      </w:r>
      <w:r w:rsidRPr="00885E6A">
        <w:rPr>
          <w:b/>
          <w:bCs/>
        </w:rPr>
        <w:t>Cadastro Territorial Multifinalitário</w:t>
      </w:r>
      <w:r w:rsidRPr="00885E6A">
        <w:t>, tendo como foco o georreferenciamento de cadastros descritivos urbanos com base no Cadastro Nacional de Endereços para Fins Estatísticos (CNEFE).</w:t>
      </w:r>
      <w:r w:rsidR="000752AD"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Default="000752AD" w:rsidP="000752AD">
      <w:pPr>
        <w:pStyle w:val="Ttulo1"/>
      </w:pPr>
      <w:bookmarkStart w:id="12" w:name="_Toc208996036"/>
      <w:r w:rsidRPr="00693DE7">
        <w:t>Justificativa da pesquisa</w:t>
      </w:r>
      <w:bookmarkEnd w:id="12"/>
    </w:p>
    <w:p w14:paraId="46664A62" w14:textId="77777777" w:rsidR="00697418" w:rsidRDefault="00B3095F" w:rsidP="00697418">
      <w:r w:rsidRPr="00693DE7">
        <w:t>De acordo com</w:t>
      </w:r>
      <w:r w:rsidRPr="00693DE7">
        <w:fldChar w:fldCharType="begin"/>
      </w:r>
      <w: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t xml:space="preserve"> Cunha </w:t>
      </w:r>
      <w:r w:rsidRPr="00693DE7">
        <w:rPr>
          <w:i/>
          <w:iCs/>
        </w:rPr>
        <w:t>et al.</w:t>
      </w:r>
      <w:r w:rsidRPr="00693DE7">
        <w:t xml:space="preserve"> (2019)</w:t>
      </w:r>
      <w:r w:rsidRPr="00693DE7">
        <w:fldChar w:fldCharType="end"/>
      </w:r>
      <w:r w:rsidRPr="00693DE7">
        <w:t xml:space="preserve">,  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w:t>
      </w:r>
      <w:r w:rsidR="00633079">
        <w:t>não atualizou</w:t>
      </w:r>
      <w:r w:rsidRPr="00693DE7">
        <w:t xml:space="preserve"> seus cadastros fiscais</w:t>
      </w:r>
      <w:r w:rsidR="004222CC">
        <w:t>,</w:t>
      </w:r>
      <w:r w:rsidR="004541DF">
        <w:t xml:space="preserve"> permanecendo </w:t>
      </w:r>
      <w:r w:rsidR="00F22861">
        <w:t xml:space="preserve">somente </w:t>
      </w:r>
      <w:r w:rsidR="004541DF">
        <w:t xml:space="preserve">com </w:t>
      </w:r>
      <w:r w:rsidR="001866E6" w:rsidRPr="00693DE7">
        <w:t>cadastros urbanos alfanuméricos convencionais</w:t>
      </w:r>
      <w:r w:rsidR="004222CC">
        <w:t xml:space="preserve"> </w:t>
      </w:r>
      <w:r w:rsidR="00AD1223">
        <w:fldChar w:fldCharType="begin"/>
      </w:r>
      <w:r w:rsidR="00AD1223">
        <w:instrText xml:space="preserve"> ADDIN ZOTERO_ITEM CSL_CITATION {"citationID":"dOGKkhLn","properties":{"formattedCitation":"(IBGE, 2019)","plainCitation":"(IBGE, 2019)","noteIndex":0},"citationItems":[{"id":223,"uris":["http://zotero.org/users/15531986/items/J334I7ZG"],"itemData":{"id":223,"type":"webpage","title":"MUNIC 2019","title-short":"MUNIC","URL":"https://ftp.ibge.gov.br/Perfil_Municipios/2019/Base_de_Dados/","author":[{"family":"IBGE","given":""}],"accessed":{"date-parts":[["2025",7,19]]},"issued":{"date-parts":[["2019"]]}}}],"schema":"https://github.com/citation-style-language/schema/raw/master/csl-citation.json"} </w:instrText>
      </w:r>
      <w:r w:rsidR="00AD1223">
        <w:fldChar w:fldCharType="separate"/>
      </w:r>
      <w:r w:rsidR="00AD1223" w:rsidRPr="00AD1223">
        <w:rPr>
          <w:rFonts w:cs="Arial"/>
        </w:rPr>
        <w:t>(IBGE, 2019)</w:t>
      </w:r>
      <w:r w:rsidR="00AD1223">
        <w:fldChar w:fldCharType="end"/>
      </w:r>
      <w:r w:rsidR="001866E6" w:rsidRPr="00693DE7">
        <w:t>.</w:t>
      </w:r>
    </w:p>
    <w:p w14:paraId="1DE2BC91" w14:textId="1E68B895" w:rsidR="00FE31FC" w:rsidRDefault="00FE31FC" w:rsidP="00B3095F">
      <w:pPr>
        <w:rPr>
          <w:rFonts w:cs="Arial"/>
          <w:color w:val="000000"/>
        </w:rPr>
      </w:pPr>
      <w:r w:rsidRPr="00FE31FC">
        <w:rPr>
          <w:rFonts w:cs="Arial"/>
          <w:color w:val="000000"/>
        </w:rPr>
        <w:t>Embora o georreferenciamento nos cadastros urbanos seja uma decisão das prefeituras, sua ausência pode impactar a gestão tributária e o desenvolvimento de políticas públicas voltadas ao planejamento urbano, habitação, mobilidade e saneamento</w:t>
      </w:r>
      <w:r>
        <w:rPr>
          <w:rFonts w:cs="Arial"/>
          <w:color w:val="000000"/>
        </w:rPr>
        <w:t>.</w:t>
      </w:r>
    </w:p>
    <w:p w14:paraId="3B270ABB" w14:textId="316F8233" w:rsidR="00FE31FC" w:rsidRDefault="00FF3226" w:rsidP="00B3095F">
      <w:r>
        <w:t xml:space="preserve">Em muitos casos </w:t>
      </w:r>
      <w:r w:rsidR="00F3469A">
        <w:t xml:space="preserve">a opção </w:t>
      </w:r>
      <w:r w:rsidR="00FC2CF1">
        <w:t>por</w:t>
      </w:r>
      <w:r w:rsidR="00F3469A">
        <w:t xml:space="preserve"> ignorar o georreferenciamento decorre</w:t>
      </w:r>
      <w:r w:rsidR="00B3095F" w:rsidRPr="00693DE7">
        <w:t xml:space="preserve"> </w:t>
      </w:r>
      <w:r w:rsidR="00B3095F">
        <w:t xml:space="preserve">da crença </w:t>
      </w:r>
      <w:r w:rsidR="00B3095F" w:rsidRPr="00D7330B">
        <w:t xml:space="preserve">de que a </w:t>
      </w:r>
      <w:r w:rsidR="00B3095F" w:rsidRPr="00C67E5C">
        <w:t>administração municipal</w:t>
      </w:r>
      <w:r w:rsidR="00B3095F">
        <w:t xml:space="preserve"> </w:t>
      </w:r>
      <w:r w:rsidR="00B3095F" w:rsidRPr="00D7330B">
        <w:t>deve</w:t>
      </w:r>
      <w:r w:rsidR="00B3095F">
        <w:t xml:space="preserve">, obrigatoriamente, </w:t>
      </w:r>
      <w:r w:rsidR="00B3095F" w:rsidRPr="00D7330B">
        <w:t>cumprir padrões de precisão excessivamente exigentes</w:t>
      </w:r>
      <w:r w:rsidR="00B3095F">
        <w:t xml:space="preserve"> na confecção de seu cadastro urbano</w:t>
      </w:r>
      <w:r w:rsidR="00B3095F" w:rsidRPr="00D7330B">
        <w:t>.</w:t>
      </w:r>
      <w:r w:rsidR="00B3095F">
        <w:t xml:space="preserve"> Por exemplo, se a prefeitura resolver seguir a Norma Técnica NBR 17047:2022 da ABNT, que exige uma precisão posicional planimétrica de 8 cm do vértice da parcela ou imóvel, </w:t>
      </w:r>
      <w:r w:rsidR="008C11E0">
        <w:t>o</w:t>
      </w:r>
      <w:r w:rsidR="00B3095F">
        <w:t xml:space="preserve"> custo do processo de </w:t>
      </w:r>
      <w:r w:rsidR="00B3095F" w:rsidRPr="00693DE7">
        <w:t>levantamento georreferenciado,  elaboração do memorial descritivo, preparação dos dados, análise e conferência</w:t>
      </w:r>
      <w:r w:rsidR="00B3095F">
        <w:t>,</w:t>
      </w:r>
      <w:r w:rsidR="00B3095F" w:rsidRPr="00693DE7">
        <w:t xml:space="preserve"> e conexão com o Cadastro Territorial pode facilmente alcançar valores na casa de um milhão de reais para um município de pequeno porte </w:t>
      </w:r>
      <w:r w:rsidR="00B3095F" w:rsidRPr="00693DE7">
        <w:fldChar w:fldCharType="begin"/>
      </w:r>
      <w:r w:rsidR="00B3095F"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B3095F" w:rsidRPr="00693DE7">
        <w:fldChar w:fldCharType="separate"/>
      </w:r>
      <w:r w:rsidR="00B3095F" w:rsidRPr="00693DE7">
        <w:rPr>
          <w:rFonts w:cs="Arial"/>
        </w:rPr>
        <w:t>(PNCP, 2025)</w:t>
      </w:r>
      <w:r w:rsidR="00B3095F" w:rsidRPr="00693DE7">
        <w:fldChar w:fldCharType="end"/>
      </w:r>
      <w:r w:rsidR="00B3095F" w:rsidRPr="00693DE7">
        <w:t xml:space="preserve">. </w:t>
      </w:r>
    </w:p>
    <w:p w14:paraId="5AE09EB4" w14:textId="5FE6A622" w:rsidR="00B3095F" w:rsidRPr="00693DE7" w:rsidRDefault="00B3095F" w:rsidP="00B3095F">
      <w:r w:rsidRPr="00693DE7">
        <w:t>Esse custo é significativo já que, segundo estudo técnico da Confederação Nacional do Municípios - CNM, 48% dos municípios de pequeno porte</w:t>
      </w:r>
      <w:bookmarkStart w:id="13" w:name="_Ref196312841"/>
      <w:r w:rsidRPr="00FC3420">
        <w:rPr>
          <w:rStyle w:val="Refdenotaderodap"/>
        </w:rPr>
        <w:footnoteReference w:id="1"/>
      </w:r>
      <w:bookmarkEnd w:id="13"/>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r>
        <w:t>Além disso, a</w:t>
      </w:r>
      <w:r w:rsidRPr="00693DE7">
        <w:t>s Receitas Brutas desses municípios também são baixas</w:t>
      </w:r>
      <w:r w:rsidR="00C301C4">
        <w:t>,</w:t>
      </w:r>
      <w:r>
        <w:t xml:space="preserve"> o que dificulta a alocação de recursos em despesas não obrigatórias </w:t>
      </w:r>
      <w:r>
        <w:fldChar w:fldCharType="begin"/>
      </w:r>
      <w:r>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fldChar w:fldCharType="separate"/>
      </w:r>
      <w:r w:rsidRPr="003D53B6">
        <w:rPr>
          <w:rFonts w:cs="Arial"/>
        </w:rPr>
        <w:t>(CNM, 2024)</w:t>
      </w:r>
      <w:r>
        <w:fldChar w:fldCharType="end"/>
      </w:r>
      <w:r w:rsidRPr="00693DE7">
        <w:t xml:space="preserve">. A </w:t>
      </w:r>
      <w:r w:rsidRPr="00693DE7">
        <w:fldChar w:fldCharType="begin"/>
      </w:r>
      <w:r w:rsidRPr="00693DE7">
        <w:instrText xml:space="preserve"> REF _Ref191649667 \h </w:instrText>
      </w:r>
      <w:r w:rsidRPr="00693DE7">
        <w:fldChar w:fldCharType="separate"/>
      </w:r>
      <w:r w:rsidR="00636D01" w:rsidRPr="00693DE7">
        <w:t xml:space="preserve">Tabela </w:t>
      </w:r>
      <w:r w:rsidR="00636D01">
        <w:rPr>
          <w:noProof/>
        </w:rPr>
        <w:t>1</w:t>
      </w:r>
      <w:r w:rsidRPr="00693DE7">
        <w:fldChar w:fldCharType="end"/>
      </w:r>
      <w:r w:rsidRPr="00693DE7">
        <w:t xml:space="preserve"> mostra uma estatística básica dos valores das Receitas Correntes dos municípios de pequeno porte no Brasil. </w:t>
      </w:r>
      <w:r w:rsidRPr="00693DE7">
        <w:lastRenderedPageBreak/>
        <w:t xml:space="preserve">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76354BCF" w14:textId="694857F8" w:rsidR="00B3095F" w:rsidRPr="00693DE7" w:rsidRDefault="00B3095F" w:rsidP="00B3095F">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636D01" w:rsidRPr="00693DE7">
        <w:t xml:space="preserve">Tabela </w:t>
      </w:r>
      <w:r w:rsidR="00636D01">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636D01" w:rsidRPr="00693DE7">
        <w:t xml:space="preserve">Tabela </w:t>
      </w:r>
      <w:r w:rsidR="00636D01">
        <w:rPr>
          <w:noProof/>
        </w:rPr>
        <w:t>1</w:t>
      </w:r>
      <w:r w:rsidRPr="00693DE7">
        <w:fldChar w:fldCharType="end"/>
      </w:r>
      <w:r w:rsidRPr="00693DE7">
        <w:t>), sendo possível que muitos desses ainda estejam isentos do pagamento do imposto.</w:t>
      </w:r>
    </w:p>
    <w:p w14:paraId="75AA3E08" w14:textId="643C83D7" w:rsidR="00B3095F" w:rsidRPr="00693DE7" w:rsidRDefault="00B3095F" w:rsidP="00B3095F">
      <w:pPr>
        <w:pStyle w:val="Legenda"/>
      </w:pPr>
      <w:bookmarkStart w:id="14" w:name="_Ref191649667"/>
      <w:bookmarkStart w:id="15" w:name="_Ref191818641"/>
      <w:r w:rsidRPr="00693DE7">
        <w:t xml:space="preserve">Tabela </w:t>
      </w:r>
      <w:r w:rsidR="00765F88">
        <w:fldChar w:fldCharType="begin"/>
      </w:r>
      <w:r w:rsidR="00765F88">
        <w:instrText xml:space="preserve"> SEQ Tabela \* ARABIC </w:instrText>
      </w:r>
      <w:r w:rsidR="00765F88">
        <w:fldChar w:fldCharType="separate"/>
      </w:r>
      <w:r w:rsidR="00636D01">
        <w:rPr>
          <w:noProof/>
        </w:rPr>
        <w:t>1</w:t>
      </w:r>
      <w:r w:rsidR="00765F88">
        <w:rPr>
          <w:noProof/>
        </w:rPr>
        <w:fldChar w:fldCharType="end"/>
      </w:r>
      <w:bookmarkEnd w:id="14"/>
      <w:r w:rsidRPr="00693DE7">
        <w:t>:Estatística básica dos valores de Receitas Correntes, arrecadação do IPTU e quantidade de domicílios de municípios</w:t>
      </w:r>
      <w:r>
        <w:t xml:space="preserve"> de pequeno porte</w:t>
      </w:r>
      <w:r w:rsidRPr="0071581E">
        <w:rPr>
          <w:vertAlign w:val="superscript"/>
        </w:rPr>
        <w:fldChar w:fldCharType="begin"/>
      </w:r>
      <w:r w:rsidRPr="003668A6">
        <w:rPr>
          <w:vertAlign w:val="superscript"/>
          <w:rPrChange w:id="16" w:author="Marco Aurélio Barbiero" w:date="2025-04-23T15:00:00Z" w16du:dateUtc="2025-04-23T18:00:00Z">
            <w:rPr/>
          </w:rPrChange>
        </w:rPr>
        <w:instrText xml:space="preserve"> NOTEREF _Ref196312841 \h </w:instrText>
      </w:r>
      <w:r>
        <w:rPr>
          <w:vertAlign w:val="superscript"/>
        </w:rPr>
        <w:instrText xml:space="preserve"> \* MERGEFORMAT </w:instrText>
      </w:r>
      <w:r w:rsidRPr="0071581E">
        <w:rPr>
          <w:vertAlign w:val="superscript"/>
        </w:rPr>
      </w:r>
      <w:r w:rsidRPr="0071581E">
        <w:rPr>
          <w:vertAlign w:val="superscript"/>
        </w:rPr>
        <w:fldChar w:fldCharType="separate"/>
      </w:r>
      <w:r w:rsidR="00636D01">
        <w:rPr>
          <w:vertAlign w:val="superscript"/>
        </w:rPr>
        <w:t>1</w:t>
      </w:r>
      <w:r w:rsidRPr="0071581E">
        <w:rPr>
          <w:vertAlign w:val="superscript"/>
        </w:rPr>
        <w:fldChar w:fldCharType="end"/>
      </w:r>
      <w:r w:rsidRPr="00693DE7">
        <w:t xml:space="preserve"> em 2023</w:t>
      </w:r>
      <w:bookmarkEnd w:id="15"/>
    </w:p>
    <w:tbl>
      <w:tblPr>
        <w:tblStyle w:val="TabeladeGrade4-nfase11"/>
        <w:tblW w:w="0" w:type="auto"/>
        <w:jc w:val="center"/>
        <w:tblLook w:val="04A0" w:firstRow="1" w:lastRow="0" w:firstColumn="1" w:lastColumn="0" w:noHBand="0" w:noVBand="1"/>
      </w:tblPr>
      <w:tblGrid>
        <w:gridCol w:w="2263"/>
        <w:gridCol w:w="2792"/>
        <w:gridCol w:w="2311"/>
        <w:gridCol w:w="1695"/>
      </w:tblGrid>
      <w:tr w:rsidR="00B3095F" w:rsidRPr="00693DE7" w14:paraId="01D4B442" w14:textId="77777777" w:rsidTr="007E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F1AA03C" w14:textId="77777777" w:rsidR="00B3095F" w:rsidRPr="00693DE7" w:rsidRDefault="00B3095F" w:rsidP="007E60B5">
            <w:pPr>
              <w:keepLines/>
              <w:ind w:firstLine="0"/>
              <w:jc w:val="center"/>
            </w:pPr>
            <w:r w:rsidRPr="00693DE7">
              <w:t>Função</w:t>
            </w:r>
          </w:p>
        </w:tc>
        <w:tc>
          <w:tcPr>
            <w:tcW w:w="2792" w:type="dxa"/>
          </w:tcPr>
          <w:p w14:paraId="5B81E3DA"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210F1C0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5BB31FB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B3095F" w:rsidRPr="00693DE7" w14:paraId="17080BBF"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813F65B" w14:textId="77777777" w:rsidR="00B3095F" w:rsidRPr="00693DE7" w:rsidRDefault="00B3095F" w:rsidP="007E60B5">
            <w:pPr>
              <w:keepLines/>
              <w:ind w:firstLine="0"/>
            </w:pPr>
            <w:r w:rsidRPr="00693DE7">
              <w:t>Média</w:t>
            </w:r>
          </w:p>
        </w:tc>
        <w:tc>
          <w:tcPr>
            <w:tcW w:w="2792" w:type="dxa"/>
          </w:tcPr>
          <w:p w14:paraId="10DEEB9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5301956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ECCEF5F"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B3095F" w:rsidRPr="00693DE7" w14:paraId="50D4BA1E"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B75828" w14:textId="77777777" w:rsidR="00B3095F" w:rsidRPr="00693DE7" w:rsidRDefault="00B3095F" w:rsidP="007E60B5">
            <w:pPr>
              <w:keepLines/>
              <w:ind w:firstLine="0"/>
            </w:pPr>
            <w:r w:rsidRPr="00693DE7">
              <w:t>Desvio padrão</w:t>
            </w:r>
          </w:p>
        </w:tc>
        <w:tc>
          <w:tcPr>
            <w:tcW w:w="2792" w:type="dxa"/>
          </w:tcPr>
          <w:p w14:paraId="56BDD21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4B31BB35"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4DE7CDF3"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B3095F" w:rsidRPr="00693DE7" w14:paraId="459A9D85"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F4FEBF" w14:textId="77777777" w:rsidR="00B3095F" w:rsidRPr="00693DE7" w:rsidRDefault="00B3095F" w:rsidP="007E60B5">
            <w:pPr>
              <w:keepLines/>
              <w:ind w:firstLine="0"/>
            </w:pPr>
            <w:r w:rsidRPr="00693DE7">
              <w:t>Mediana</w:t>
            </w:r>
          </w:p>
        </w:tc>
        <w:tc>
          <w:tcPr>
            <w:tcW w:w="2792" w:type="dxa"/>
          </w:tcPr>
          <w:p w14:paraId="50DDA3C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61E1D513"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2FB81F6E"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B3095F" w:rsidRPr="00693DE7" w14:paraId="0F326DE6"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799D9FF" w14:textId="77777777" w:rsidR="00B3095F" w:rsidRPr="00693DE7" w:rsidRDefault="00B3095F" w:rsidP="007E60B5">
            <w:pPr>
              <w:keepLines/>
              <w:ind w:firstLine="0"/>
            </w:pPr>
            <w:r w:rsidRPr="00693DE7">
              <w:t>Mínimo</w:t>
            </w:r>
          </w:p>
        </w:tc>
        <w:tc>
          <w:tcPr>
            <w:tcW w:w="2792" w:type="dxa"/>
          </w:tcPr>
          <w:p w14:paraId="444CEDF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56511C6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00BA8950"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B3095F" w:rsidRPr="00693DE7" w14:paraId="4CB4FC5D"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CAECE00" w14:textId="77777777" w:rsidR="00B3095F" w:rsidRPr="00693DE7" w:rsidRDefault="00B3095F" w:rsidP="007E60B5">
            <w:pPr>
              <w:keepLines/>
              <w:ind w:firstLine="0"/>
            </w:pPr>
            <w:r w:rsidRPr="00693DE7">
              <w:t>Máximo</w:t>
            </w:r>
          </w:p>
        </w:tc>
        <w:tc>
          <w:tcPr>
            <w:tcW w:w="2792" w:type="dxa"/>
          </w:tcPr>
          <w:p w14:paraId="792192E0"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180C9EC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373378FB"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B3095F" w:rsidRPr="00693DE7" w14:paraId="28A031DB"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56426B0D" w14:textId="77777777" w:rsidR="00B3095F" w:rsidRPr="00693DE7" w:rsidRDefault="00B3095F" w:rsidP="007E60B5">
            <w:pPr>
              <w:keepLines/>
              <w:ind w:firstLine="0"/>
            </w:pPr>
            <w:r w:rsidRPr="00693DE7">
              <w:t>Contagem</w:t>
            </w:r>
          </w:p>
        </w:tc>
        <w:tc>
          <w:tcPr>
            <w:tcW w:w="2792" w:type="dxa"/>
            <w:shd w:val="clear" w:color="auto" w:fill="FFFFFF" w:themeFill="background1"/>
          </w:tcPr>
          <w:p w14:paraId="4D11C7CF"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3E2B343B"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A7F81B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24A57960" w14:textId="77777777" w:rsidR="00B3095F" w:rsidRPr="00693DE7" w:rsidRDefault="00B3095F" w:rsidP="00B3095F">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7B2E110B" w14:textId="40536DFD" w:rsidR="00B3095F" w:rsidRPr="00693DE7" w:rsidRDefault="00B3095F" w:rsidP="00B3095F">
      <w:pPr>
        <w:spacing w:before="240"/>
      </w:pPr>
      <w:r w:rsidRPr="00693DE7">
        <w:t xml:space="preserve">Outro </w:t>
      </w:r>
      <w:r>
        <w:t>entrave</w:t>
      </w:r>
      <w:r w:rsidRPr="00693DE7">
        <w:t xml:space="preserve"> relevante na criação de um Cadastro Territorial Multifinalitário (CTM) é a necessidade de mão de obra qualificada</w:t>
      </w:r>
      <w:r w:rsidR="00751CF7">
        <w:t xml:space="preserve"> </w:t>
      </w:r>
      <w:r w:rsidR="00B722BA">
        <w:fldChar w:fldCharType="begin"/>
      </w:r>
      <w:r w:rsidR="00B722BA">
        <w:instrText xml:space="preserve"> ADDIN ZOTERO_ITEM CSL_CITATION {"citationID":"drpg3BOb","properties":{"formattedCitation":"(ARA\\uc0\\u218{}JO; SILVA, 2014)","plainCitation":"(ARAÚJO; SILVA, 2014)","noteIndex":0},"citationItems":[{"id":254,"uris":["http://zotero.org/users/15531986/items/CTE95U7I"],"itemData":{"id":254,"type":"article-journal","container-title":"Revista Formação","issue":"21","page":"23-48","title":"O CADASTRO TERRITORIAL MULTIFINALITÁRIO(CTM): (MULTI)FINALIDADES E PERSPECTIVAS PARAO ORDENAMENTO TERRITORIAL URBANO","volume":"2","author":[{"family":"ARAÚJO","given":"Fernando Alves","dropping-particle":"de"},{"family":"SILVA","given":"Christian Nunes","dropping-particle":"da"}],"issued":{"date-parts":[["2014"]]}}}],"schema":"https://github.com/citation-style-language/schema/raw/master/csl-citation.json"} </w:instrText>
      </w:r>
      <w:r w:rsidR="00B722BA">
        <w:fldChar w:fldCharType="separate"/>
      </w:r>
      <w:r w:rsidR="00B722BA" w:rsidRPr="00B722BA">
        <w:rPr>
          <w:rFonts w:cs="Arial"/>
        </w:rPr>
        <w:t>(ARAÚJO; SILVA, 2014)</w:t>
      </w:r>
      <w:r w:rsidR="00B722BA">
        <w:fldChar w:fldCharType="end"/>
      </w:r>
      <w:r w:rsidRPr="00693DE7">
        <w:t xml:space="preserve">. Embora </w:t>
      </w:r>
      <w:r>
        <w:t>muitas</w:t>
      </w:r>
      <w:r w:rsidRPr="00693DE7">
        <w:t xml:space="preserve"> prefeituras </w:t>
      </w:r>
      <w:r>
        <w:t>tenham</w:t>
      </w:r>
      <w:r w:rsidRPr="00693DE7">
        <w:t xml:space="preserve"> engenheiros em seus quadros, nem todos os profissionais possuem os conhecimentos necessários para a implementação do cadastro.</w:t>
      </w:r>
    </w:p>
    <w:p w14:paraId="3150C38A" w14:textId="63E8E424" w:rsidR="00B3095F" w:rsidRDefault="00B3095F" w:rsidP="00B3095F">
      <w:pPr>
        <w:rPr>
          <w:ins w:id="17" w:author="Marco Aurélio Barbiero" w:date="2025-09-18T09:27:00Z" w16du:dateUtc="2025-09-18T12:27:00Z"/>
        </w:rPr>
      </w:pPr>
      <w:r w:rsidRPr="00693DE7">
        <w:t>A contratação de empresas especializadas em georreferenciamento</w:t>
      </w:r>
      <w:r w:rsidR="0074759C">
        <w:t xml:space="preserve"> </w:t>
      </w:r>
      <w:r w:rsidR="00C10B82">
        <w:t>e</w:t>
      </w:r>
      <w:r w:rsidR="00AE4B34">
        <w:t xml:space="preserve"> </w:t>
      </w:r>
      <w:r w:rsidR="007A080C">
        <w:t>os convênios</w:t>
      </w:r>
      <w:r w:rsidR="00C10B82">
        <w:t xml:space="preserve"> com instituições de ensino </w:t>
      </w:r>
      <w:r w:rsidRPr="00693DE7">
        <w:t>pode</w:t>
      </w:r>
      <w:r w:rsidR="00C10B82">
        <w:t>m</w:t>
      </w:r>
      <w:r w:rsidRPr="00693DE7">
        <w:t xml:space="preserve"> ser </w:t>
      </w:r>
      <w:r w:rsidR="007468EF">
        <w:t>opções viáve</w:t>
      </w:r>
      <w:r w:rsidR="00AE4B34">
        <w:t>i</w:t>
      </w:r>
      <w:r w:rsidR="007468EF">
        <w:t>s</w:t>
      </w:r>
      <w:r w:rsidR="00847B58">
        <w:t xml:space="preserve"> </w:t>
      </w:r>
      <w:r w:rsidR="00FA2291">
        <w:fldChar w:fldCharType="begin"/>
      </w:r>
      <w:r w:rsidR="00FA2291">
        <w:instrText xml:space="preserve"> ADDIN ZOTERO_ITEM CSL_CITATION {"citationID":"0Gr6kVeh","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A2291">
        <w:fldChar w:fldCharType="separate"/>
      </w:r>
      <w:r w:rsidR="00FA2291" w:rsidRPr="00FA2291">
        <w:rPr>
          <w:rFonts w:cs="Arial"/>
        </w:rPr>
        <w:t>(Silva, 2023)</w:t>
      </w:r>
      <w:r w:rsidR="00FA2291">
        <w:fldChar w:fldCharType="end"/>
      </w:r>
      <w:r w:rsidRPr="00693DE7">
        <w:t>. Contudo, essa</w:t>
      </w:r>
      <w:r w:rsidR="007A080C">
        <w:t>s</w:t>
      </w:r>
      <w:r w:rsidRPr="00693DE7">
        <w:t xml:space="preserve"> medida</w:t>
      </w:r>
      <w:r w:rsidR="007A080C">
        <w:t>s</w:t>
      </w:r>
      <w:r w:rsidRPr="00693DE7">
        <w:t xml:space="preserve"> não resolve</w:t>
      </w:r>
      <w:r w:rsidR="007A080C">
        <w:t>m</w:t>
      </w:r>
      <w:r w:rsidRPr="00693DE7">
        <w:t xml:space="preserve"> a questão da integração dos dados ao cadastro, tarefa que deve ser executada por profissionais </w:t>
      </w:r>
      <w:r w:rsidR="007A080C">
        <w:t xml:space="preserve">com </w:t>
      </w:r>
      <w:r w:rsidR="007960A0">
        <w:t>conhecimento da realidade local</w:t>
      </w:r>
      <w:r w:rsidRPr="00693DE7">
        <w:t>. Adicionalmente, é fundamental considerar o custo associado à adaptação dos sistemas informatizados, garantindo que possam armazenar, processar e exibir as informações geográficas de forma adequada.</w:t>
      </w:r>
    </w:p>
    <w:p w14:paraId="3033EB97" w14:textId="781F61E5" w:rsidR="00EF63D5" w:rsidRPr="00EF63D5" w:rsidRDefault="00EF63D5" w:rsidP="00EF63D5">
      <w:pPr>
        <w:rPr>
          <w:ins w:id="18" w:author="Marco Aurélio Barbiero" w:date="2025-09-18T09:27:00Z"/>
        </w:rPr>
      </w:pPr>
      <w:ins w:id="19" w:author="Marco Aurélio Barbiero" w:date="2025-09-18T09:27:00Z">
        <w:r w:rsidRPr="00EF63D5">
          <w:t>Adicionalmente, a pressão normativa tem crescido. O Sistema Nacional de Gestão de Informações Territoriais (SINTER)</w:t>
        </w:r>
      </w:ins>
      <w:ins w:id="20" w:author="Marco Aurélio Barbiero" w:date="2025-09-18T09:40:00Z" w16du:dateUtc="2025-09-18T12:40:00Z">
        <w:r w:rsidR="00B06931">
          <w:t xml:space="preserve"> e seu projeto de </w:t>
        </w:r>
        <w:r w:rsidR="00B06931" w:rsidRPr="00EF63D5">
          <w:t xml:space="preserve">Cadastro Urbano </w:t>
        </w:r>
        <w:r w:rsidR="00B06931" w:rsidRPr="00EF63D5">
          <w:lastRenderedPageBreak/>
          <w:t>(CADURB)</w:t>
        </w:r>
      </w:ins>
      <w:ins w:id="21" w:author="Marco Aurélio Barbiero" w:date="2025-09-18T09:27:00Z">
        <w:r w:rsidRPr="00EF63D5">
          <w:t>, coordenado</w:t>
        </w:r>
      </w:ins>
      <w:ins w:id="22" w:author="Marco Aurélio Barbiero" w:date="2025-09-18T09:40:00Z" w16du:dateUtc="2025-09-18T12:40:00Z">
        <w:r w:rsidR="001450ED">
          <w:t>s</w:t>
        </w:r>
      </w:ins>
      <w:ins w:id="23" w:author="Marco Aurélio Barbiero" w:date="2025-09-18T09:27:00Z">
        <w:r w:rsidRPr="00EF63D5">
          <w:t xml:space="preserve"> pela Receita Federal, estabelece</w:t>
        </w:r>
      </w:ins>
      <w:ins w:id="24" w:author="Marco Aurélio Barbiero" w:date="2025-09-18T09:40:00Z" w16du:dateUtc="2025-09-18T12:40:00Z">
        <w:r w:rsidR="001450ED">
          <w:t>m</w:t>
        </w:r>
      </w:ins>
      <w:ins w:id="25" w:author="Marco Aurélio Barbiero" w:date="2025-09-18T09:27:00Z">
        <w:r w:rsidRPr="00EF63D5">
          <w:t xml:space="preserve"> padrões de interoperabilidade entre cadastros e registros, integrando dados imobiliários, urbanos e rurais em uma plataforma nacional. Ambos os instrumentos demandam que os municípios se adaptem a padrões mínimos de qualidade cadastral e incorporem informações geoespaciais.</w:t>
        </w:r>
      </w:ins>
    </w:p>
    <w:p w14:paraId="52E1BB59" w14:textId="77777777" w:rsidR="00EF63D5" w:rsidRPr="00EF63D5" w:rsidRDefault="00EF63D5" w:rsidP="00EF63D5">
      <w:pPr>
        <w:rPr>
          <w:ins w:id="26" w:author="Marco Aurélio Barbiero" w:date="2025-09-18T09:27:00Z"/>
        </w:rPr>
      </w:pPr>
      <w:ins w:id="27" w:author="Marco Aurélio Barbiero" w:date="2025-09-18T09:27:00Z">
        <w:r w:rsidRPr="00EF63D5">
          <w:t>A reforma tributária acrescenta ainda mais urgência ao tema. O Comitê Interfederativo de Gestão do IBS (CIB) define prazos para que os municípios e capitais realizem adequações cadastrais e tecnológicas necessárias à transição para o novo modelo de arrecadação. Assim, a modernização dos cadastros, ainda que em uma versão simplificada e baseada em dados disponíveis, passa a ser requisito para garantir a capacidade de arrecadação municipal e a justa distribuição de receitas.</w:t>
        </w:r>
      </w:ins>
    </w:p>
    <w:p w14:paraId="01712FE1" w14:textId="77777777" w:rsidR="00906024" w:rsidRPr="00EF63D5" w:rsidRDefault="00906024" w:rsidP="00906024">
      <w:pPr>
        <w:rPr>
          <w:ins w:id="28" w:author="Marco Aurélio Barbiero" w:date="2025-09-18T09:32:00Z" w16du:dateUtc="2025-09-18T12:32:00Z"/>
        </w:rPr>
      </w:pPr>
      <w:ins w:id="29" w:author="Marco Aurélio Barbiero" w:date="2025-09-18T09:32:00Z" w16du:dateUtc="2025-09-18T12:32:00Z">
        <w:r>
          <w:t>Pelo exposto, vislumbra-se a necessidade de criação de</w:t>
        </w:r>
        <w:r w:rsidRPr="00EF63D5">
          <w:t xml:space="preserve"> soluções mais simples, rápidas e de baixo custo, baseadas no uso de dados já disponíveis em bases públicas, como o Cadastro Nacional de Endereços para Fins Estatísticos (CNEFE),</w:t>
        </w:r>
        <w:r>
          <w:t xml:space="preserve"> o próprio cadastro municipal</w:t>
        </w:r>
        <w:r w:rsidRPr="00EF63D5">
          <w:t xml:space="preserve">, dados do OpenStreetMap (OSM) e imagens de satélite de livre acesso. Essas fontes permitem </w:t>
        </w:r>
        <w:r w:rsidRPr="008A7913">
          <w:t>correlacionar e conectar</w:t>
        </w:r>
        <w:r w:rsidRPr="00EF63D5">
          <w:t xml:space="preserve"> as descrições textuais dos cadastros a representações espaciais aproximadas da malha urbana, sem a necessidade de levantamentos de campo extensos, garantindo uma relação custo-benefício muito mais adequada às condições financeiras das prefeituras.</w:t>
        </w:r>
      </w:ins>
    </w:p>
    <w:p w14:paraId="38DD27B7" w14:textId="77777777" w:rsidR="00EF63D5" w:rsidRPr="00EF63D5" w:rsidRDefault="00EF63D5" w:rsidP="00EF63D5">
      <w:pPr>
        <w:rPr>
          <w:ins w:id="30" w:author="Marco Aurélio Barbiero" w:date="2025-09-18T09:27:00Z"/>
        </w:rPr>
      </w:pPr>
      <w:ins w:id="31" w:author="Marco Aurélio Barbiero" w:date="2025-09-18T09:27:00Z">
        <w:r w:rsidRPr="00EF63D5">
          <w:t xml:space="preserve">Diante disso, a pesquisa propõe desenvolver uma metodologia que combine simplicidade operacional, baixo custo e rapidez de implementação. Essa metodologia terá como base a utilização de dados já existentes, garantindo que os municípios de pequeno porte possam atualizar seus cadastros de forma factível, verificável e constantemente atualizável. Ao </w:t>
        </w:r>
        <w:r w:rsidRPr="005B3746">
          <w:rPr>
            <w:rPrChange w:id="32" w:author="Marco Aurélio Barbiero" w:date="2025-09-18T09:43:00Z" w16du:dateUtc="2025-09-18T12:43:00Z">
              <w:rPr>
                <w:b/>
                <w:bCs/>
              </w:rPr>
            </w:rPrChange>
          </w:rPr>
          <w:t>conectar</w:t>
        </w:r>
        <w:r w:rsidRPr="00EF63D5">
          <w:t xml:space="preserve"> as descrições alfanuméricas a representações gráficas, será possível identificar erros cadastrais, melhorar a confiabilidade das informações e adequar os municípios às exigências de padronização nacionais e às novas condições tributárias.</w:t>
        </w:r>
      </w:ins>
    </w:p>
    <w:p w14:paraId="0038BEF1" w14:textId="31EEA76F" w:rsidR="00D56D89" w:rsidRPr="00D56D89" w:rsidRDefault="00D56D89" w:rsidP="00005B9F">
      <w:pPr>
        <w:pStyle w:val="Ttulo2"/>
        <w:rPr>
          <w:ins w:id="33" w:author="Marco Aurélio Barbiero" w:date="2025-09-18T09:35:00Z"/>
        </w:rPr>
        <w:pPrChange w:id="34" w:author="Marco Aurélio Barbiero" w:date="2025-09-18T09:35:00Z" w16du:dateUtc="2025-09-18T12:35:00Z">
          <w:pPr>
            <w:numPr>
              <w:numId w:val="4"/>
            </w:numPr>
            <w:tabs>
              <w:tab w:val="num" w:pos="360"/>
            </w:tabs>
            <w:ind w:left="170" w:hanging="170"/>
          </w:pPr>
        </w:pPrChange>
      </w:pPr>
      <w:ins w:id="35" w:author="Marco Aurélio Barbiero" w:date="2025-09-18T09:35:00Z">
        <w:r w:rsidRPr="00D56D89">
          <w:t>OBJETIVOS</w:t>
        </w:r>
      </w:ins>
    </w:p>
    <w:p w14:paraId="1C01C798" w14:textId="77777777" w:rsidR="00D56D89" w:rsidRPr="00D56D89" w:rsidRDefault="00D56D89" w:rsidP="00005B9F">
      <w:pPr>
        <w:pStyle w:val="Ttulo3"/>
        <w:rPr>
          <w:ins w:id="36" w:author="Marco Aurélio Barbiero" w:date="2025-09-18T09:35:00Z"/>
        </w:rPr>
        <w:pPrChange w:id="37" w:author="Marco Aurélio Barbiero" w:date="2025-09-18T09:35:00Z" w16du:dateUtc="2025-09-18T12:35:00Z">
          <w:pPr>
            <w:numPr>
              <w:numId w:val="4"/>
            </w:numPr>
            <w:tabs>
              <w:tab w:val="num" w:pos="360"/>
            </w:tabs>
            <w:ind w:left="170" w:hanging="170"/>
          </w:pPr>
        </w:pPrChange>
      </w:pPr>
      <w:ins w:id="38" w:author="Marco Aurélio Barbiero" w:date="2025-09-18T09:35:00Z">
        <w:r w:rsidRPr="00D56D89">
          <w:t>Objetivo Geral</w:t>
        </w:r>
      </w:ins>
    </w:p>
    <w:p w14:paraId="0B52D3DC" w14:textId="5F550529" w:rsidR="00D56D89" w:rsidRPr="00D56D89" w:rsidRDefault="00D56D89" w:rsidP="00D56D89">
      <w:pPr>
        <w:rPr>
          <w:ins w:id="39" w:author="Marco Aurélio Barbiero" w:date="2025-09-18T09:35:00Z"/>
        </w:rPr>
      </w:pPr>
      <w:ins w:id="40" w:author="Marco Aurélio Barbiero" w:date="2025-09-18T09:35:00Z">
        <w:r w:rsidRPr="00D56D89">
          <w:t xml:space="preserve">Desenvolver uma metodologia simples, rápida e de baixo custo para </w:t>
        </w:r>
        <w:r w:rsidRPr="00477FA1">
          <w:rPr>
            <w:rPrChange w:id="41" w:author="Marco Aurélio Barbiero" w:date="2025-09-18T09:45:00Z" w16du:dateUtc="2025-09-18T12:45:00Z">
              <w:rPr>
                <w:b/>
                <w:bCs/>
              </w:rPr>
            </w:rPrChange>
          </w:rPr>
          <w:t>correlacionar e conectar</w:t>
        </w:r>
        <w:r w:rsidRPr="00D56D89">
          <w:t xml:space="preserve"> descrições alfanuméricas de cadastros urbanos a objetos geográficos georreferenciados, utilizando bases de dados já existentes, de modo a facilitar a integração municipal aos padrões nacionais como o CADURB e atender às demandas estabelecidas pelo CIB no contexto da reforma tributária.</w:t>
        </w:r>
      </w:ins>
    </w:p>
    <w:p w14:paraId="03966549" w14:textId="77777777" w:rsidR="00D56D89" w:rsidRPr="00D56D89" w:rsidRDefault="00D56D89" w:rsidP="006D1F07">
      <w:pPr>
        <w:pStyle w:val="Ttulo3"/>
        <w:rPr>
          <w:ins w:id="42" w:author="Marco Aurélio Barbiero" w:date="2025-09-18T09:35:00Z"/>
        </w:rPr>
        <w:pPrChange w:id="43" w:author="Marco Aurélio Barbiero" w:date="2025-09-18T09:36:00Z" w16du:dateUtc="2025-09-18T12:36:00Z">
          <w:pPr>
            <w:numPr>
              <w:numId w:val="4"/>
            </w:numPr>
            <w:tabs>
              <w:tab w:val="num" w:pos="360"/>
            </w:tabs>
            <w:ind w:left="170" w:hanging="170"/>
          </w:pPr>
        </w:pPrChange>
      </w:pPr>
      <w:ins w:id="44" w:author="Marco Aurélio Barbiero" w:date="2025-09-18T09:35:00Z">
        <w:r w:rsidRPr="00D56D89">
          <w:lastRenderedPageBreak/>
          <w:t>Objetivos Específicos</w:t>
        </w:r>
      </w:ins>
    </w:p>
    <w:p w14:paraId="3BB84423" w14:textId="77777777" w:rsidR="00D56D89" w:rsidRPr="00D56D89" w:rsidRDefault="00D56D89" w:rsidP="00D56D89">
      <w:pPr>
        <w:numPr>
          <w:ilvl w:val="0"/>
          <w:numId w:val="8"/>
        </w:numPr>
        <w:rPr>
          <w:ins w:id="45" w:author="Marco Aurélio Barbiero" w:date="2025-09-18T09:35:00Z"/>
        </w:rPr>
      </w:pPr>
      <w:ins w:id="46" w:author="Marco Aurélio Barbiero" w:date="2025-09-18T09:35:00Z">
        <w:r w:rsidRPr="00D56D89">
          <w:t>Definir o conjunto mínimo de atributos textuais necessários para a criação de representações espaciais da malha de lotes urbanos;</w:t>
        </w:r>
      </w:ins>
    </w:p>
    <w:p w14:paraId="271AC969" w14:textId="77777777" w:rsidR="00D56D89" w:rsidRPr="00D56D89" w:rsidRDefault="00D56D89" w:rsidP="00D56D89">
      <w:pPr>
        <w:numPr>
          <w:ilvl w:val="0"/>
          <w:numId w:val="8"/>
        </w:numPr>
        <w:rPr>
          <w:ins w:id="47" w:author="Marco Aurélio Barbiero" w:date="2025-09-18T09:35:00Z"/>
        </w:rPr>
      </w:pPr>
      <w:ins w:id="48" w:author="Marco Aurélio Barbiero" w:date="2025-09-18T09:35:00Z">
        <w:r w:rsidRPr="00D56D89">
          <w:t>Identificar métodos de validação e complementação de dados das bases alfanuméricas municipais, garantindo consistência, simplicidade e interoperabilidade;</w:t>
        </w:r>
      </w:ins>
    </w:p>
    <w:p w14:paraId="49AD7AB0" w14:textId="77777777" w:rsidR="00D56D89" w:rsidRPr="00D56D89" w:rsidRDefault="00D56D89" w:rsidP="00D56D89">
      <w:pPr>
        <w:numPr>
          <w:ilvl w:val="0"/>
          <w:numId w:val="8"/>
        </w:numPr>
        <w:rPr>
          <w:ins w:id="49" w:author="Marco Aurélio Barbiero" w:date="2025-09-18T09:35:00Z"/>
        </w:rPr>
      </w:pPr>
      <w:ins w:id="50" w:author="Marco Aurélio Barbiero" w:date="2025-09-18T09:35:00Z">
        <w:r w:rsidRPr="00D56D89">
          <w:t>Propor soluções práticas que assegurem a implementação rápida e economicamente viável de cadastros georreferenciados em municípios de pequeno porte, a partir de informações já disponíveis em bases públicas.</w:t>
        </w:r>
      </w:ins>
    </w:p>
    <w:p w14:paraId="43710B7D" w14:textId="77777777" w:rsidR="00EF63D5" w:rsidRDefault="00EF63D5" w:rsidP="00B3095F"/>
    <w:p w14:paraId="3440426B" w14:textId="1866AEEB" w:rsidR="00A72C7F" w:rsidRPr="00693DE7" w:rsidDel="0076330E" w:rsidRDefault="00A72C7F" w:rsidP="00B3095F">
      <w:pPr>
        <w:rPr>
          <w:del w:id="51" w:author="Marco Aurélio Barbiero" w:date="2025-09-18T09:27:00Z" w16du:dateUtc="2025-09-18T12:27:00Z"/>
        </w:rPr>
      </w:pPr>
    </w:p>
    <w:p w14:paraId="37F93EBC" w14:textId="3161DA44" w:rsidR="00B3095F" w:rsidDel="0076330E" w:rsidRDefault="00BF555E" w:rsidP="00B3095F">
      <w:pPr>
        <w:rPr>
          <w:del w:id="52" w:author="Marco Aurélio Barbiero" w:date="2025-09-18T09:27:00Z" w16du:dateUtc="2025-09-18T12:27:00Z"/>
        </w:rPr>
      </w:pPr>
      <w:del w:id="53" w:author="Marco Aurélio Barbiero" w:date="2025-09-18T09:27:00Z" w16du:dateUtc="2025-09-18T12:27:00Z">
        <w:r w:rsidDel="0076330E">
          <w:delText>Baixo custo</w:delText>
        </w:r>
        <w:r w:rsidR="003344C6" w:rsidDel="0076330E">
          <w:delText>, utilizando dados disponíveis</w:delText>
        </w:r>
        <w:r w:rsidR="003541EB" w:rsidDel="0076330E">
          <w:delText>;</w:delText>
        </w:r>
      </w:del>
    </w:p>
    <w:p w14:paraId="1FFC5D67" w14:textId="72E9AA86" w:rsidR="00BF555E" w:rsidDel="0076330E" w:rsidRDefault="005F5AB5" w:rsidP="00B3095F">
      <w:pPr>
        <w:rPr>
          <w:del w:id="54" w:author="Marco Aurélio Barbiero" w:date="2025-09-18T09:27:00Z" w16du:dateUtc="2025-09-18T12:27:00Z"/>
        </w:rPr>
      </w:pPr>
      <w:del w:id="55" w:author="Marco Aurélio Barbiero" w:date="2025-09-18T09:27:00Z" w16du:dateUtc="2025-09-18T12:27:00Z">
        <w:r w:rsidDel="0076330E">
          <w:delText>Simples</w:delText>
        </w:r>
        <w:r w:rsidR="003541EB" w:rsidDel="0076330E">
          <w:delText>;</w:delText>
        </w:r>
      </w:del>
    </w:p>
    <w:p w14:paraId="41927FB7" w14:textId="28DE0BDC" w:rsidR="00075041" w:rsidDel="0076330E" w:rsidRDefault="00832E0C" w:rsidP="00B3095F">
      <w:pPr>
        <w:rPr>
          <w:del w:id="56" w:author="Marco Aurélio Barbiero" w:date="2025-09-18T09:27:00Z" w16du:dateUtc="2025-09-18T12:27:00Z"/>
        </w:rPr>
      </w:pPr>
      <w:del w:id="57" w:author="Marco Aurélio Barbiero" w:date="2025-09-18T09:27:00Z" w16du:dateUtc="2025-09-18T12:27:00Z">
        <w:r w:rsidDel="0076330E">
          <w:delText>Verificável</w:delText>
        </w:r>
        <w:r w:rsidR="003541EB" w:rsidDel="0076330E">
          <w:delText xml:space="preserve"> e a</w:delText>
        </w:r>
        <w:r w:rsidR="00075041" w:rsidDel="0076330E">
          <w:delText>tualizável</w:delText>
        </w:r>
        <w:r w:rsidR="003344C6" w:rsidDel="0076330E">
          <w:delText>.</w:delText>
        </w:r>
      </w:del>
    </w:p>
    <w:p w14:paraId="4F2E1332" w14:textId="6979D06C" w:rsidR="00BF555E" w:rsidRPr="00B3095F" w:rsidDel="0076330E" w:rsidRDefault="00BF555E" w:rsidP="00B3095F">
      <w:pPr>
        <w:rPr>
          <w:del w:id="58" w:author="Marco Aurélio Barbiero" w:date="2025-09-18T09:27:00Z" w16du:dateUtc="2025-09-18T12:27:00Z"/>
        </w:rPr>
      </w:pPr>
    </w:p>
    <w:p w14:paraId="4C3B7A97" w14:textId="35D9906F" w:rsidR="000752AD" w:rsidRPr="00693DE7" w:rsidDel="0076330E" w:rsidRDefault="000752AD" w:rsidP="000752AD">
      <w:pPr>
        <w:rPr>
          <w:del w:id="59" w:author="Marco Aurélio Barbiero" w:date="2025-09-18T09:27:00Z" w16du:dateUtc="2025-09-18T12:27:00Z"/>
        </w:rPr>
      </w:pPr>
      <w:del w:id="60" w:author="Marco Aurélio Barbiero" w:date="2025-09-18T09:27:00Z" w16du:dateUtc="2025-09-18T12:27:00Z">
        <w:r w:rsidRPr="00693DE7" w:rsidDel="0076330E">
          <w:delTex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delText>
        </w:r>
      </w:del>
    </w:p>
    <w:p w14:paraId="20DAC38E" w14:textId="2CAF4042" w:rsidR="000752AD" w:rsidRPr="00693DE7" w:rsidDel="0076330E" w:rsidRDefault="000752AD" w:rsidP="000752AD">
      <w:pPr>
        <w:rPr>
          <w:del w:id="61" w:author="Marco Aurélio Barbiero" w:date="2025-09-18T09:27:00Z" w16du:dateUtc="2025-09-18T12:27:00Z"/>
        </w:rPr>
      </w:pPr>
      <w:del w:id="62" w:author="Marco Aurélio Barbiero" w:date="2025-09-18T09:27:00Z" w16du:dateUtc="2025-09-18T12:27:00Z">
        <w:r w:rsidRPr="00693DE7" w:rsidDel="0076330E">
          <w:delText>Nesse contexto, fica evidente a necessidade de uma ferramenta que permita:</w:delText>
        </w:r>
      </w:del>
    </w:p>
    <w:p w14:paraId="038CEA1E" w14:textId="0690380E" w:rsidR="000752AD" w:rsidDel="0076330E" w:rsidRDefault="000752AD" w:rsidP="00BD3485">
      <w:pPr>
        <w:pStyle w:val="PargrafodaLista"/>
        <w:numPr>
          <w:ilvl w:val="0"/>
          <w:numId w:val="6"/>
        </w:numPr>
        <w:rPr>
          <w:del w:id="63" w:author="Marco Aurélio Barbiero" w:date="2025-09-18T09:27:00Z" w16du:dateUtc="2025-09-18T12:27:00Z"/>
        </w:rPr>
      </w:pPr>
      <w:del w:id="64" w:author="Marco Aurélio Barbiero" w:date="2025-09-18T09:27:00Z" w16du:dateUtc="2025-09-18T12:27:00Z">
        <w:r w:rsidRPr="00693DE7" w:rsidDel="0076330E">
          <w:delText>Identificar de forma visual os erros presentes no cadastro descritivo;</w:delText>
        </w:r>
      </w:del>
    </w:p>
    <w:p w14:paraId="4FFE37F8" w14:textId="0AD7348E" w:rsidR="000752AD" w:rsidDel="0076330E" w:rsidRDefault="000752AD" w:rsidP="00BD3485">
      <w:pPr>
        <w:pStyle w:val="PargrafodaLista"/>
        <w:numPr>
          <w:ilvl w:val="0"/>
          <w:numId w:val="6"/>
        </w:numPr>
        <w:rPr>
          <w:del w:id="65" w:author="Marco Aurélio Barbiero" w:date="2025-09-18T09:27:00Z" w16du:dateUtc="2025-09-18T12:27:00Z"/>
        </w:rPr>
      </w:pPr>
      <w:del w:id="66" w:author="Marco Aurélio Barbiero" w:date="2025-09-18T09:27:00Z" w16du:dateUtc="2025-09-18T12:27:00Z">
        <w:r w:rsidRPr="00CC08B2" w:rsidDel="0076330E">
          <w:delText>Criar objetos geográficos em escala a partir dos dados textuais, que possam ser georreferenciados com uma precisão razoável, custo baixo e de forma automatizada.</w:delText>
        </w:r>
      </w:del>
    </w:p>
    <w:p w14:paraId="71EA66FF" w14:textId="23099F32" w:rsidR="000752AD" w:rsidRPr="00693DE7" w:rsidDel="00D56D89" w:rsidRDefault="000752AD" w:rsidP="007B1078">
      <w:pPr>
        <w:pStyle w:val="Ttulo2"/>
        <w:rPr>
          <w:del w:id="67" w:author="Marco Aurélio Barbiero" w:date="2025-09-18T09:34:00Z" w16du:dateUtc="2025-09-18T12:34:00Z"/>
        </w:rPr>
      </w:pPr>
      <w:bookmarkStart w:id="68" w:name="_Toc208996037"/>
      <w:del w:id="69" w:author="Marco Aurélio Barbiero" w:date="2025-09-18T09:34:00Z" w16du:dateUtc="2025-09-18T12:34:00Z">
        <w:r w:rsidRPr="00693DE7" w:rsidDel="00D56D89">
          <w:delText>Objetivos</w:delText>
        </w:r>
        <w:bookmarkEnd w:id="68"/>
        <w:r w:rsidRPr="00693DE7" w:rsidDel="00D56D89">
          <w:delText xml:space="preserve"> </w:delText>
        </w:r>
      </w:del>
    </w:p>
    <w:p w14:paraId="487E4B35" w14:textId="4177974F" w:rsidR="000752AD" w:rsidRPr="001C25FF" w:rsidDel="00D56D89" w:rsidRDefault="000752AD" w:rsidP="000752AD">
      <w:pPr>
        <w:rPr>
          <w:del w:id="70" w:author="Marco Aurélio Barbiero" w:date="2025-09-18T09:34:00Z" w16du:dateUtc="2025-09-18T12:34:00Z"/>
        </w:rPr>
      </w:pPr>
      <w:del w:id="71" w:author="Marco Aurélio Barbiero" w:date="2025-09-18T09:34:00Z" w16du:dateUtc="2025-09-18T12:34:00Z">
        <w:r w:rsidRPr="001C25FF" w:rsidDel="00D56D89">
          <w:delText>O objetivo geral desta pesquisa é desenvolver uma metodologia para converter as descrições alfanuméricas de um cadastro em objetos geográficos e georreferenciá-los. Tendo como objetivos específicos</w:delText>
        </w:r>
        <w:r w:rsidDel="00D56D89">
          <w:delText>:</w:delText>
        </w:r>
      </w:del>
    </w:p>
    <w:p w14:paraId="301812C9" w14:textId="763E2E73" w:rsidR="000752AD" w:rsidRPr="001C25FF" w:rsidDel="00D56D89" w:rsidRDefault="000752AD" w:rsidP="00BD3485">
      <w:pPr>
        <w:pStyle w:val="PargrafodaLista"/>
        <w:numPr>
          <w:ilvl w:val="0"/>
          <w:numId w:val="7"/>
        </w:numPr>
        <w:rPr>
          <w:del w:id="72" w:author="Marco Aurélio Barbiero" w:date="2025-09-18T09:34:00Z" w16du:dateUtc="2025-09-18T12:34:00Z"/>
        </w:rPr>
      </w:pPr>
      <w:del w:id="73" w:author="Marco Aurélio Barbiero" w:date="2025-09-18T09:34:00Z" w16du:dateUtc="2025-09-18T12:34:00Z">
        <w:r w:rsidRPr="001C25FF" w:rsidDel="00D56D89">
          <w:delText xml:space="preserve">Realizar o reconhecimento óptico de caracteres (OCR) dos manuais do CIATA para gerar documentos PDF indexáveis; </w:delText>
        </w:r>
      </w:del>
    </w:p>
    <w:p w14:paraId="26957D64" w14:textId="02A3DCC4" w:rsidR="000752AD" w:rsidRPr="001C25FF" w:rsidDel="00D56D89" w:rsidRDefault="000752AD" w:rsidP="00BD3485">
      <w:pPr>
        <w:pStyle w:val="PargrafodaLista"/>
        <w:numPr>
          <w:ilvl w:val="0"/>
          <w:numId w:val="7"/>
        </w:numPr>
        <w:rPr>
          <w:del w:id="74" w:author="Marco Aurélio Barbiero" w:date="2025-09-18T09:34:00Z" w16du:dateUtc="2025-09-18T12:34:00Z"/>
        </w:rPr>
      </w:pPr>
      <w:del w:id="75" w:author="Marco Aurélio Barbiero" w:date="2025-09-18T09:34:00Z" w16du:dateUtc="2025-09-18T12:34:00Z">
        <w:r w:rsidRPr="001C25FF" w:rsidDel="00D56D89">
          <w:delText xml:space="preserve">Definir o conjunto mínimo de atributos textuais necessários para a criação de imagens representativas da distribuição da malha de lotes urbanas; </w:delText>
        </w:r>
      </w:del>
    </w:p>
    <w:p w14:paraId="4FF82D09" w14:textId="66B0DC15" w:rsidR="000752AD" w:rsidRPr="001C25FF" w:rsidDel="00D56D89" w:rsidRDefault="000752AD" w:rsidP="00BD3485">
      <w:pPr>
        <w:pStyle w:val="PargrafodaLista"/>
        <w:numPr>
          <w:ilvl w:val="0"/>
          <w:numId w:val="7"/>
        </w:numPr>
        <w:rPr>
          <w:del w:id="76" w:author="Marco Aurélio Barbiero" w:date="2025-09-18T09:34:00Z" w16du:dateUtc="2025-09-18T12:34:00Z"/>
        </w:rPr>
      </w:pPr>
      <w:del w:id="77" w:author="Marco Aurélio Barbiero" w:date="2025-09-18T09:34:00Z" w16du:dateUtc="2025-09-18T12:34:00Z">
        <w:r w:rsidRPr="001C25FF" w:rsidDel="00D56D89">
          <w:lastRenderedPageBreak/>
          <w:delText>Identificar métodos que permitam validar e complementar dados das bases alfanuméricas.</w:delText>
        </w:r>
      </w:del>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78" w:name="_Toc208996038"/>
      <w:r w:rsidRPr="00693DE7">
        <w:lastRenderedPageBreak/>
        <w:t>fundamentação teórica</w:t>
      </w:r>
      <w:bookmarkEnd w:id="78"/>
    </w:p>
    <w:p w14:paraId="4DAD3E72" w14:textId="43B5DDD5"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w:t>
      </w:r>
      <w:r w:rsidR="00F426B0">
        <w:t xml:space="preserve">, </w:t>
      </w:r>
      <w:r w:rsidR="00F426B0" w:rsidRPr="00F426B0">
        <w:rPr>
          <w:i/>
          <w:iCs/>
        </w:rPr>
        <w:t>OpenStreetMaps</w:t>
      </w:r>
      <w:r w:rsidRPr="002D7149">
        <w:t xml:space="preserve">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79" w:name="_Toc208996039"/>
      <w:r w:rsidRPr="00693DE7">
        <w:t>O CIATA</w:t>
      </w:r>
      <w:bookmarkEnd w:id="79"/>
    </w:p>
    <w:p w14:paraId="0C672E59" w14:textId="1BBD0860"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 </w:t>
      </w:r>
      <w:r w:rsidRPr="00693DE7">
        <w:rPr>
          <w:i/>
        </w:rPr>
        <w:t>Land Administration Domain Model</w:t>
      </w:r>
      <w:r w:rsidR="007F15E9">
        <w:t xml:space="preserve"> </w:t>
      </w:r>
      <w:r w:rsidR="00F9290C">
        <w:fldChar w:fldCharType="begin"/>
      </w:r>
      <w:r w:rsidR="00F9290C">
        <w:instrText xml:space="preserve"> ADDIN ZOTERO_ITEM CSL_CITATION {"citationID":"ayxC6F0A","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9290C">
        <w:fldChar w:fldCharType="separate"/>
      </w:r>
      <w:r w:rsidR="00F9290C" w:rsidRPr="00F9290C">
        <w:rPr>
          <w:rFonts w:cs="Arial"/>
        </w:rPr>
        <w:t>(Silva, 2023)</w:t>
      </w:r>
      <w:r w:rsidR="00F9290C">
        <w:fldChar w:fldCharType="end"/>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80" w:name="_Toc183090298"/>
      <w:bookmarkStart w:id="81" w:name="_Toc208996040"/>
      <w:r w:rsidRPr="00693DE7">
        <w:t>Modelo conceitual</w:t>
      </w:r>
      <w:bookmarkEnd w:id="80"/>
      <w:r w:rsidRPr="00693DE7">
        <w:t xml:space="preserve"> do CIATA</w:t>
      </w:r>
      <w:bookmarkEnd w:id="81"/>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82" w:name="_Toc183090299"/>
      <w:bookmarkStart w:id="83" w:name="_Ref191671060"/>
      <w:bookmarkStart w:id="84" w:name="_Toc208996041"/>
      <w:r w:rsidRPr="00693DE7">
        <w:t>Contexto Histórico e T</w:t>
      </w:r>
      <w:bookmarkEnd w:id="82"/>
      <w:r w:rsidRPr="00693DE7">
        <w:t>ecnológico do CIATA</w:t>
      </w:r>
      <w:bookmarkEnd w:id="83"/>
      <w:bookmarkEnd w:id="84"/>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85" w:name="_Toc183090300"/>
      <w:bookmarkStart w:id="86" w:name="_Toc208996042"/>
      <w:r w:rsidRPr="00693DE7">
        <w:t>Custo dos equipamentos</w:t>
      </w:r>
      <w:bookmarkEnd w:id="85"/>
      <w:bookmarkEnd w:id="86"/>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87" w:name="_Toc183090301"/>
      <w:bookmarkStart w:id="88" w:name="_Toc208996043"/>
      <w:r w:rsidRPr="00693DE7">
        <w:lastRenderedPageBreak/>
        <w:t>Memória secundária LIMITADA</w:t>
      </w:r>
      <w:bookmarkEnd w:id="87"/>
      <w:bookmarkEnd w:id="88"/>
    </w:p>
    <w:p w14:paraId="26119B27" w14:textId="77777777" w:rsidR="000752AD" w:rsidRPr="00693DE7" w:rsidRDefault="000752AD" w:rsidP="000752AD">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A95D8B9"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00636D01">
        <w:rPr>
          <w:b/>
          <w:bCs/>
        </w:rPr>
        <w:t>Erro! Fonte de referência não encontrada.</w:t>
      </w:r>
      <w:r w:rsidRPr="00693DE7">
        <w:fldChar w:fldCharType="end"/>
      </w:r>
      <w:r w:rsidRPr="00693DE7">
        <w:t xml:space="preserve"> e</w:t>
      </w:r>
      <w:r>
        <w:t xml:space="preserve"> </w:t>
      </w:r>
      <w:r>
        <w:fldChar w:fldCharType="begin"/>
      </w:r>
      <w:r>
        <w:instrText xml:space="preserve"> REF _Ref192830144 \h </w:instrText>
      </w:r>
      <w:r>
        <w:fldChar w:fldCharType="separate"/>
      </w:r>
      <w:r w:rsidR="00636D01" w:rsidRPr="00693DE7">
        <w:t xml:space="preserve">Figura </w:t>
      </w:r>
      <w:r w:rsidR="00636D01">
        <w:rPr>
          <w:noProof/>
        </w:rPr>
        <w:t>1</w:t>
      </w:r>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4FDA85B7" w14:textId="3E379FC6" w:rsidR="00B829B2" w:rsidRDefault="00B829B2" w:rsidP="00B829B2">
      <w:pPr>
        <w:pStyle w:val="Legenda"/>
      </w:pPr>
      <w:r>
        <w:t xml:space="preserve">Quadro </w:t>
      </w:r>
      <w:r>
        <w:fldChar w:fldCharType="begin"/>
      </w:r>
      <w:r>
        <w:instrText xml:space="preserve"> SEQ Quadro \* ARABIC </w:instrText>
      </w:r>
      <w:r>
        <w:fldChar w:fldCharType="separate"/>
      </w:r>
      <w:r w:rsidR="00636D01">
        <w:rPr>
          <w:noProof/>
        </w:rPr>
        <w:t>1</w:t>
      </w:r>
      <w:r>
        <w:rPr>
          <w:noProof/>
        </w:rPr>
        <w:fldChar w:fldCharType="end"/>
      </w:r>
      <w:r>
        <w:t xml:space="preserve">: </w:t>
      </w:r>
      <w:r w:rsidRPr="000D10C6">
        <w:t>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37D50A5F" w:rsidR="000752AD" w:rsidRPr="00693DE7" w:rsidRDefault="000752AD" w:rsidP="000752AD">
      <w:pPr>
        <w:pStyle w:val="Legenda"/>
      </w:pPr>
      <w:bookmarkStart w:id="89" w:name="_Ref192830144"/>
      <w:bookmarkStart w:id="90" w:name="_Ref182853822"/>
      <w:r w:rsidRPr="00693DE7">
        <w:t xml:space="preserve">Figura </w:t>
      </w:r>
      <w:r w:rsidR="00765F88">
        <w:fldChar w:fldCharType="begin"/>
      </w:r>
      <w:r w:rsidR="00765F88">
        <w:instrText xml:space="preserve"> SEQ Figura \* ARABIC </w:instrText>
      </w:r>
      <w:r w:rsidR="00765F88">
        <w:fldChar w:fldCharType="separate"/>
      </w:r>
      <w:r w:rsidR="00636D01">
        <w:rPr>
          <w:noProof/>
        </w:rPr>
        <w:t>1</w:t>
      </w:r>
      <w:r w:rsidR="00765F88">
        <w:rPr>
          <w:noProof/>
        </w:rPr>
        <w:fldChar w:fldCharType="end"/>
      </w:r>
      <w:bookmarkEnd w:id="89"/>
      <w:r w:rsidRPr="00693DE7">
        <w:t>:Trecho do manual do CIATA</w:t>
      </w:r>
      <w:bookmarkEnd w:id="90"/>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91" w:name="_Toc183090302"/>
      <w:bookmarkStart w:id="92" w:name="_Toc208996044"/>
      <w:r w:rsidRPr="00693DE7">
        <w:t>Linguagens de programação Pré-SGBDs</w:t>
      </w:r>
      <w:bookmarkEnd w:id="91"/>
      <w:bookmarkEnd w:id="92"/>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93" w:name="_Toc208996045"/>
      <w:r w:rsidRPr="00693DE7">
        <w:t xml:space="preserve">O CIATA e o </w:t>
      </w:r>
      <w:r w:rsidRPr="00693DE7">
        <w:rPr>
          <w:i/>
        </w:rPr>
        <w:t>Fit-For-Purpose</w:t>
      </w:r>
      <w:bookmarkEnd w:id="93"/>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94"/>
      <w:r w:rsidRPr="00693DE7">
        <w:t>(Enemark; McLaren; Lemmen, 2021).</w:t>
      </w:r>
      <w:commentRangeEnd w:id="94"/>
      <w:r w:rsidR="006F0615">
        <w:rPr>
          <w:rStyle w:val="Refdecomentrio"/>
        </w:rPr>
        <w:commentReference w:id="94"/>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95" w:name="_Toc183090305"/>
      <w:bookmarkStart w:id="96" w:name="_Toc208996046"/>
      <w:r w:rsidRPr="00693DE7">
        <w:t xml:space="preserve">O CIATA e o </w:t>
      </w:r>
      <w:commentRangeStart w:id="97"/>
      <w:r w:rsidRPr="00693DE7">
        <w:t>LADM</w:t>
      </w:r>
      <w:bookmarkEnd w:id="95"/>
      <w:commentRangeEnd w:id="97"/>
      <w:r w:rsidR="009E2117">
        <w:rPr>
          <w:rStyle w:val="Refdecomentrio"/>
          <w:rFonts w:eastAsiaTheme="minorHAnsi" w:cstheme="minorBidi"/>
          <w:b w:val="0"/>
        </w:rPr>
        <w:commentReference w:id="97"/>
      </w:r>
      <w:bookmarkEnd w:id="96"/>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2BD60119"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00636D01" w:rsidRPr="00693DE7">
        <w:t xml:space="preserve">Figura </w:t>
      </w:r>
      <w:r w:rsidR="00636D01">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56A073D5" w:rsidR="000752AD" w:rsidRPr="00693DE7" w:rsidRDefault="000752AD" w:rsidP="000752AD">
      <w:pPr>
        <w:pStyle w:val="Legenda"/>
      </w:pPr>
      <w:bookmarkStart w:id="98" w:name="_Ref184328056"/>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2</w:t>
      </w:r>
      <w:r w:rsidR="00765F88">
        <w:rPr>
          <w:noProof/>
        </w:rPr>
        <w:fldChar w:fldCharType="end"/>
      </w:r>
      <w:bookmarkEnd w:id="98"/>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783D894A" w14:textId="77777777" w:rsidR="000752AD" w:rsidRPr="00693DE7" w:rsidRDefault="000752AD" w:rsidP="000752AD">
      <w:pPr>
        <w:rPr>
          <w:lang w:eastAsia="pt-BR"/>
        </w:rPr>
      </w:pPr>
      <w:r w:rsidRPr="00693DE7">
        <w:rPr>
          <w:b/>
          <w:bCs/>
          <w:lang w:eastAsia="pt-BR"/>
        </w:rPr>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69FE1029" w14:textId="09D0528E"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00636D01" w:rsidRPr="00693DE7">
        <w:t xml:space="preserve">Figura </w:t>
      </w:r>
      <w:r w:rsidR="00636D01">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0B7C0B34" w:rsidR="000752AD" w:rsidRPr="00693DE7" w:rsidRDefault="000752AD" w:rsidP="000752AD">
      <w:pPr>
        <w:pStyle w:val="Legenda"/>
      </w:pPr>
      <w:bookmarkStart w:id="99" w:name="_Ref184370336"/>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3</w:t>
      </w:r>
      <w:r w:rsidR="00765F88">
        <w:rPr>
          <w:noProof/>
        </w:rPr>
        <w:fldChar w:fldCharType="end"/>
      </w:r>
      <w:bookmarkEnd w:id="99"/>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1D32468E" w:rsidR="000752AD" w:rsidRPr="00693DE7" w:rsidRDefault="000752AD" w:rsidP="000752AD">
      <w:pPr>
        <w:rPr>
          <w:lang w:eastAsia="pt-BR"/>
        </w:rPr>
      </w:pPr>
      <w:r w:rsidRPr="00693DE7">
        <w:rPr>
          <w:lang w:eastAsia="pt-BR"/>
        </w:rPr>
        <w:t xml:space="preserve">O LADM apresenta fortes influências do modelo relacional proposto por Edgar Codd </w:t>
      </w:r>
      <w:r w:rsidRPr="00693DE7">
        <w:rPr>
          <w:lang w:eastAsia="pt-BR"/>
        </w:rPr>
        <w:fldChar w:fldCharType="begin"/>
      </w:r>
      <w:r w:rsidR="00D062D4">
        <w:rPr>
          <w:lang w:eastAsia="pt-BR"/>
        </w:rPr>
        <w:instrText xml:space="preserve"> ADDIN ZOTERO_ITEM CSL_CITATION {"citationID":"EpDBx06d","properties":{"formattedCitation":"(Date, 2004)","plainCitation":"(Date, 2004)","dontUpdate":true,"noteIndex":0},"citationItems":[{"id":"j75YaYcZ/8EVTWyjR","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45EAE0DD"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00636D01" w:rsidRPr="00693DE7">
        <w:t xml:space="preserve">Figura </w:t>
      </w:r>
      <w:r w:rsidR="00636D01">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612CD0D2" w:rsidR="000752AD" w:rsidRPr="00693DE7" w:rsidRDefault="000752AD" w:rsidP="000752AD">
      <w:pPr>
        <w:pStyle w:val="Legenda"/>
      </w:pPr>
      <w:bookmarkStart w:id="100" w:name="_Ref184571121"/>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4</w:t>
      </w:r>
      <w:r w:rsidR="00765F88">
        <w:rPr>
          <w:noProof/>
        </w:rPr>
        <w:fldChar w:fldCharType="end"/>
      </w:r>
      <w:bookmarkEnd w:id="100"/>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10E4E04E"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00636D01" w:rsidRPr="00693DE7">
        <w:t xml:space="preserve">Figura </w:t>
      </w:r>
      <w:r w:rsidR="00636D01">
        <w:rPr>
          <w:noProof/>
        </w:rPr>
        <w:t>5</w:t>
      </w:r>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383F9CA1" w:rsidR="000752AD" w:rsidRPr="00693DE7" w:rsidRDefault="000752AD" w:rsidP="000752AD">
      <w:pPr>
        <w:rPr>
          <w:lang w:eastAsia="pt-BR"/>
        </w:rPr>
      </w:pPr>
      <w:r w:rsidRPr="00693DE7">
        <w:t xml:space="preserve">A </w:t>
      </w:r>
      <w:r w:rsidR="00D07B64">
        <w:fldChar w:fldCharType="begin"/>
      </w:r>
      <w:r w:rsidR="00D07B64">
        <w:instrText xml:space="preserve"> REF _Ref208990324 \h </w:instrText>
      </w:r>
      <w:r w:rsidR="00D07B64">
        <w:fldChar w:fldCharType="separate"/>
      </w:r>
      <w:r w:rsidR="00636D01">
        <w:t xml:space="preserve">Quadro </w:t>
      </w:r>
      <w:r w:rsidR="00636D01">
        <w:rPr>
          <w:noProof/>
        </w:rPr>
        <w:t>2</w:t>
      </w:r>
      <w:r w:rsidR="00D07B64">
        <w:fldChar w:fldCharType="end"/>
      </w:r>
      <w:r w:rsidR="00D07B64">
        <w:t xml:space="preserve"> </w:t>
      </w:r>
      <w:r w:rsidRPr="00693DE7">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2B7D2823" w:rsidR="000752AD" w:rsidRPr="00693DE7" w:rsidRDefault="000752AD" w:rsidP="000752AD">
      <w:pPr>
        <w:pStyle w:val="Legenda"/>
      </w:pPr>
      <w:bookmarkStart w:id="101" w:name="_Ref184572123"/>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5</w:t>
      </w:r>
      <w:r w:rsidR="00765F88">
        <w:rPr>
          <w:noProof/>
        </w:rPr>
        <w:fldChar w:fldCharType="end"/>
      </w:r>
      <w:bookmarkEnd w:id="101"/>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63F8BB19" w:rsidR="000752AD" w:rsidRPr="00693DE7" w:rsidRDefault="000752AD" w:rsidP="000752AD">
      <w:pPr>
        <w:pStyle w:val="Legenda"/>
      </w:pPr>
    </w:p>
    <w:p w14:paraId="0494B705" w14:textId="7E6D8114" w:rsidR="00D07B64" w:rsidRDefault="00D07B64" w:rsidP="00D07B64">
      <w:pPr>
        <w:pStyle w:val="Legenda"/>
      </w:pPr>
      <w:bookmarkStart w:id="102" w:name="_Ref208990324"/>
      <w:r>
        <w:t xml:space="preserve">Quadro </w:t>
      </w:r>
      <w:r w:rsidR="00B829B2">
        <w:fldChar w:fldCharType="begin"/>
      </w:r>
      <w:r w:rsidR="00B829B2">
        <w:instrText xml:space="preserve"> SEQ Quadro \* ARABIC </w:instrText>
      </w:r>
      <w:r w:rsidR="00B829B2">
        <w:fldChar w:fldCharType="separate"/>
      </w:r>
      <w:r w:rsidR="00636D01">
        <w:rPr>
          <w:noProof/>
        </w:rPr>
        <w:t>2</w:t>
      </w:r>
      <w:r w:rsidR="00B829B2">
        <w:rPr>
          <w:noProof/>
        </w:rPr>
        <w:fldChar w:fldCharType="end"/>
      </w:r>
      <w:bookmarkEnd w:id="102"/>
      <w:r>
        <w:t xml:space="preserve">: </w:t>
      </w:r>
      <w:r w:rsidRPr="00AD3C50">
        <w:t>Comparando CIATA e LADM</w:t>
      </w:r>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7F15E9"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r w:rsidRPr="00454465">
              <w:rPr>
                <w:rFonts w:eastAsia="Times New Roman" w:cs="Arial"/>
                <w:szCs w:val="24"/>
                <w:lang w:val="en-US" w:eastAsia="pt-BR"/>
              </w:rPr>
              <w:t>Prevista no sub</w:t>
            </w:r>
            <w:r w:rsidR="00454465" w:rsidRPr="00454465">
              <w:rPr>
                <w:rFonts w:eastAsia="Times New Roman" w:cs="Arial"/>
                <w:szCs w:val="24"/>
                <w:lang w:val="en-US" w:eastAsia="pt-BR"/>
              </w:rPr>
              <w:t>-</w:t>
            </w:r>
            <w:r w:rsidRPr="00454465">
              <w:rPr>
                <w:rFonts w:eastAsia="Times New Roman" w:cs="Arial"/>
                <w:szCs w:val="24"/>
                <w:lang w:val="en-US" w:eastAsia="pt-BR"/>
              </w:rPr>
              <w:t xml:space="preserve">pacot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103" w:name="_Toc183090307"/>
      <w:bookmarkStart w:id="104" w:name="_Toc208996047"/>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103"/>
      <w:bookmarkEnd w:id="104"/>
    </w:p>
    <w:p w14:paraId="3A274265" w14:textId="24BE6613"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00765F88">
        <w:rPr>
          <w:lang w:eastAsia="pt-BR"/>
        </w:rPr>
        <w:fldChar w:fldCharType="begin"/>
      </w:r>
      <w:r w:rsidR="00765F88">
        <w:rPr>
          <w:lang w:eastAsia="pt-BR"/>
        </w:rPr>
        <w:instrText xml:space="preserve"> REF _Ref208990423 \h </w:instrText>
      </w:r>
      <w:r w:rsidR="00765F88">
        <w:rPr>
          <w:lang w:eastAsia="pt-BR"/>
        </w:rPr>
      </w:r>
      <w:r w:rsidR="00765F88">
        <w:rPr>
          <w:lang w:eastAsia="pt-BR"/>
        </w:rPr>
        <w:fldChar w:fldCharType="separate"/>
      </w:r>
      <w:r w:rsidR="00636D01">
        <w:t xml:space="preserve">Quadro </w:t>
      </w:r>
      <w:r w:rsidR="00636D01">
        <w:rPr>
          <w:noProof/>
        </w:rPr>
        <w:t>3</w:t>
      </w:r>
      <w:r w:rsidR="00765F88">
        <w:rPr>
          <w:lang w:eastAsia="pt-BR"/>
        </w:rPr>
        <w:fldChar w:fldCharType="end"/>
      </w:r>
      <w:r w:rsidRPr="00693DE7">
        <w:rPr>
          <w:lang w:eastAsia="pt-BR"/>
        </w:rPr>
        <w:t xml:space="preserve"> apresenta um comparativo entre as características dos dois modelos.</w:t>
      </w:r>
    </w:p>
    <w:p w14:paraId="5D20E019" w14:textId="27583CD4" w:rsidR="00C77A4D" w:rsidRDefault="00C77A4D" w:rsidP="00C77A4D">
      <w:pPr>
        <w:pStyle w:val="Legenda"/>
      </w:pPr>
      <w:bookmarkStart w:id="105" w:name="_Ref208990423"/>
      <w:r>
        <w:t xml:space="preserve">Quadro </w:t>
      </w:r>
      <w:r w:rsidR="00B829B2">
        <w:fldChar w:fldCharType="begin"/>
      </w:r>
      <w:r w:rsidR="00B829B2">
        <w:instrText xml:space="preserve"> SEQ Quadro \* ARABIC </w:instrText>
      </w:r>
      <w:r w:rsidR="00B829B2">
        <w:fldChar w:fldCharType="separate"/>
      </w:r>
      <w:r w:rsidR="00636D01">
        <w:rPr>
          <w:noProof/>
        </w:rPr>
        <w:t>3</w:t>
      </w:r>
      <w:r w:rsidR="00B829B2">
        <w:rPr>
          <w:noProof/>
        </w:rPr>
        <w:fldChar w:fldCharType="end"/>
      </w:r>
      <w:bookmarkEnd w:id="105"/>
      <w:r>
        <w:t xml:space="preserve">: </w:t>
      </w:r>
      <w:r w:rsidRPr="00E44601">
        <w:t>Comparação entre o CIATA e o CTM</w:t>
      </w:r>
    </w:p>
    <w:tbl>
      <w:tblPr>
        <w:tblStyle w:val="TabeladeGrade5Escura-nfase11"/>
        <w:tblW w:w="0" w:type="auto"/>
        <w:tblLook w:val="04A0" w:firstRow="1" w:lastRow="0" w:firstColumn="1" w:lastColumn="0" w:noHBand="0" w:noVBand="1"/>
      </w:tblPr>
      <w:tblGrid>
        <w:gridCol w:w="1964"/>
        <w:gridCol w:w="3376"/>
        <w:gridCol w:w="3721"/>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Característica</w:t>
            </w:r>
          </w:p>
        </w:tc>
        <w:tc>
          <w:tcPr>
            <w:tcW w:w="0" w:type="auto"/>
            <w:hideMark/>
          </w:tcPr>
          <w:p w14:paraId="47BFBEC1"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IATA</w:t>
            </w:r>
          </w:p>
        </w:tc>
        <w:tc>
          <w:tcPr>
            <w:tcW w:w="0" w:type="auto"/>
            <w:hideMark/>
          </w:tcPr>
          <w:p w14:paraId="2205BB2C"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Objetivo</w:t>
            </w:r>
          </w:p>
        </w:tc>
        <w:tc>
          <w:tcPr>
            <w:tcW w:w="0" w:type="auto"/>
            <w:hideMark/>
          </w:tcPr>
          <w:p w14:paraId="2EF6A9F3"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mplementação do Cadastro Técnico Municipal, com foco em municípios pequenos.</w:t>
            </w:r>
          </w:p>
        </w:tc>
        <w:tc>
          <w:tcPr>
            <w:tcW w:w="0" w:type="auto"/>
            <w:hideMark/>
          </w:tcPr>
          <w:p w14:paraId="47E28A3F"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Abrangência</w:t>
            </w:r>
          </w:p>
        </w:tc>
        <w:tc>
          <w:tcPr>
            <w:tcW w:w="0" w:type="auto"/>
            <w:hideMark/>
          </w:tcPr>
          <w:p w14:paraId="4EA2E5A5"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Assistência jurídica, administrativa, cadastro imobiliário urbano, cadastro fiscal mobiliário e receita.</w:t>
            </w:r>
          </w:p>
        </w:tc>
        <w:tc>
          <w:tcPr>
            <w:tcW w:w="0" w:type="auto"/>
            <w:hideMark/>
          </w:tcPr>
          <w:p w14:paraId="5A50D62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Metodologia</w:t>
            </w:r>
          </w:p>
        </w:tc>
        <w:tc>
          <w:tcPr>
            <w:tcW w:w="0" w:type="auto"/>
            <w:hideMark/>
          </w:tcPr>
          <w:p w14:paraId="417E028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rimeira iniciativa formal de estruturação metodológica do cadastro urbano pelo governo federal.</w:t>
            </w:r>
          </w:p>
        </w:tc>
        <w:tc>
          <w:tcPr>
            <w:tcW w:w="0" w:type="auto"/>
            <w:hideMark/>
          </w:tcPr>
          <w:p w14:paraId="1A349B97"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Implementação</w:t>
            </w:r>
          </w:p>
        </w:tc>
        <w:tc>
          <w:tcPr>
            <w:tcW w:w="0" w:type="auto"/>
            <w:hideMark/>
          </w:tcPr>
          <w:p w14:paraId="217EC00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Executado por meio de convênios entre os governos federal, estadual e municipal.</w:t>
            </w:r>
          </w:p>
        </w:tc>
        <w:tc>
          <w:tcPr>
            <w:tcW w:w="0" w:type="auto"/>
            <w:hideMark/>
          </w:tcPr>
          <w:p w14:paraId="169A672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Padronização</w:t>
            </w:r>
          </w:p>
        </w:tc>
        <w:tc>
          <w:tcPr>
            <w:tcW w:w="0" w:type="auto"/>
            <w:hideMark/>
          </w:tcPr>
          <w:p w14:paraId="31F2253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ermitia flexibilidade aos municípios na definição das informações a serem coletadas.</w:t>
            </w:r>
          </w:p>
        </w:tc>
        <w:tc>
          <w:tcPr>
            <w:tcW w:w="0" w:type="auto"/>
            <w:hideMark/>
          </w:tcPr>
          <w:p w14:paraId="318B333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Tecnologia</w:t>
            </w:r>
          </w:p>
        </w:tc>
        <w:tc>
          <w:tcPr>
            <w:tcW w:w="0" w:type="auto"/>
            <w:hideMark/>
          </w:tcPr>
          <w:p w14:paraId="71BC64C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va tecnologias da época, como o processamento de dados por meio do SERPRO.</w:t>
            </w:r>
          </w:p>
        </w:tc>
        <w:tc>
          <w:tcPr>
            <w:tcW w:w="0" w:type="auto"/>
            <w:hideMark/>
          </w:tcPr>
          <w:p w14:paraId="6373953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Foco</w:t>
            </w:r>
          </w:p>
        </w:tc>
        <w:tc>
          <w:tcPr>
            <w:tcW w:w="0" w:type="auto"/>
            <w:hideMark/>
          </w:tcPr>
          <w:p w14:paraId="650AA9A8"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Forte ênfase no aspecto fiscal e na arrecadação do IPTU.</w:t>
            </w:r>
          </w:p>
        </w:tc>
        <w:tc>
          <w:tcPr>
            <w:tcW w:w="0" w:type="auto"/>
            <w:hideMark/>
          </w:tcPr>
          <w:p w14:paraId="651B90F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Abordagem multifinalitária,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Legado</w:t>
            </w:r>
          </w:p>
        </w:tc>
        <w:tc>
          <w:tcPr>
            <w:tcW w:w="0" w:type="auto"/>
            <w:hideMark/>
          </w:tcPr>
          <w:p w14:paraId="7958A352"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Desafios</w:t>
            </w:r>
          </w:p>
        </w:tc>
        <w:tc>
          <w:tcPr>
            <w:tcW w:w="0" w:type="auto"/>
            <w:hideMark/>
          </w:tcPr>
          <w:p w14:paraId="41D6086B"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 xml:space="preserve">Falta de um marco normativo nacional e de recursos para </w:t>
            </w:r>
            <w:r w:rsidRPr="006449C3">
              <w:rPr>
                <w:rFonts w:eastAsia="Times New Roman" w:cs="Arial"/>
                <w:szCs w:val="24"/>
                <w:lang w:eastAsia="pt-BR"/>
              </w:rPr>
              <w:lastRenderedPageBreak/>
              <w:t>garantir uma implementação mais eficaz.</w:t>
            </w:r>
          </w:p>
        </w:tc>
        <w:tc>
          <w:tcPr>
            <w:tcW w:w="0" w:type="auto"/>
            <w:hideMark/>
          </w:tcPr>
          <w:p w14:paraId="4B0DBA00"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lastRenderedPageBreak/>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73BFC8A6" w14:textId="77777777" w:rsidR="00504FCA" w:rsidRDefault="000752AD" w:rsidP="000752AD">
      <w:pPr>
        <w:rPr>
          <w:rFonts w:cs="Arial"/>
          <w:lang w:eastAsia="pt-BR"/>
        </w:rPr>
      </w:pPr>
      <w:r w:rsidRPr="00693DE7">
        <w:rPr>
          <w:lang w:eastAsia="pt-BR"/>
        </w:rPr>
        <w:t>Segundo Silva (2023)</w:t>
      </w:r>
      <w:r w:rsidRPr="00693DE7">
        <w:rPr>
          <w:rFonts w:cs="Arial"/>
          <w:vanish/>
          <w:lang w:eastAsia="pt-BR"/>
        </w:rPr>
        <w:t>(Silva, 2023)</w:t>
      </w:r>
      <w:r w:rsidR="00504FCA">
        <w:rPr>
          <w:rFonts w:cs="Arial"/>
          <w:vanish/>
          <w:lang w:eastAsia="pt-BR"/>
        </w:rPr>
        <w:t>:</w:t>
      </w:r>
      <w:r w:rsidRPr="00693DE7">
        <w:rPr>
          <w:rFonts w:cs="Arial"/>
          <w:lang w:eastAsia="pt-BR"/>
        </w:rPr>
        <w:t xml:space="preserve"> </w:t>
      </w:r>
    </w:p>
    <w:p w14:paraId="505883F0" w14:textId="1F8173D4" w:rsidR="000752AD" w:rsidRPr="00504FCA" w:rsidRDefault="000752AD" w:rsidP="00504FCA">
      <w:pPr>
        <w:pStyle w:val="Citao"/>
      </w:pPr>
      <w:r w:rsidRPr="00504FCA">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C3FC4E0"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636D01" w:rsidRPr="00693DE7">
        <w:t xml:space="preserve">Figura </w:t>
      </w:r>
      <w:r w:rsidR="00636D01">
        <w:rPr>
          <w:noProof/>
        </w:rPr>
        <w:t>7</w:t>
      </w:r>
      <w:r w:rsidRPr="00693DE7">
        <w:rPr>
          <w:lang w:eastAsia="pt-BR"/>
        </w:rPr>
        <w:fldChar w:fldCharType="end"/>
      </w:r>
      <w:r w:rsidRPr="00693DE7">
        <w:rPr>
          <w:lang w:eastAsia="pt-BR"/>
        </w:rPr>
        <w:t xml:space="preserve"> é apresentada uma possível modelagem original do CIATA desenhada segundo as definições do </w:t>
      </w:r>
      <w:r w:rsidRPr="00693DE7">
        <w:rPr>
          <w:i/>
          <w:iCs/>
          <w:lang w:eastAsia="pt-BR"/>
        </w:rPr>
        <w:t>Object Modeling Technique for Geographic Applications</w:t>
      </w:r>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636D01" w:rsidRPr="00693DE7">
        <w:t xml:space="preserve">Figura </w:t>
      </w:r>
      <w:r w:rsidR="00636D01">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00636D01" w:rsidRPr="00693DE7">
        <w:t xml:space="preserve">Figura </w:t>
      </w:r>
      <w:r w:rsidR="00636D01">
        <w:rPr>
          <w:noProof/>
        </w:rPr>
        <w:t>6</w:t>
      </w:r>
      <w:r w:rsidRPr="00693DE7">
        <w:rPr>
          <w:lang w:eastAsia="pt-BR"/>
        </w:rPr>
        <w:fldChar w:fldCharType="end"/>
      </w:r>
      <w:r w:rsidRPr="00693DE7">
        <w:rPr>
          <w:lang w:eastAsia="pt-BR"/>
        </w:rPr>
        <w:t>).</w:t>
      </w:r>
    </w:p>
    <w:p w14:paraId="61FB365A" w14:textId="0E365ECC" w:rsidR="000752AD" w:rsidRPr="00693DE7" w:rsidRDefault="000752AD" w:rsidP="000752AD">
      <w:pPr>
        <w:pStyle w:val="Legenda"/>
      </w:pPr>
      <w:bookmarkStart w:id="106" w:name="_Ref191478284"/>
      <w:r w:rsidRPr="00693DE7">
        <w:t xml:space="preserve">Figura </w:t>
      </w:r>
      <w:r w:rsidR="00765F88">
        <w:fldChar w:fldCharType="begin"/>
      </w:r>
      <w:r w:rsidR="00765F88">
        <w:instrText xml:space="preserve"> SEQ Figura \* ARABIC </w:instrText>
      </w:r>
      <w:r w:rsidR="00765F88">
        <w:fldChar w:fldCharType="separate"/>
      </w:r>
      <w:r w:rsidR="00636D01">
        <w:rPr>
          <w:noProof/>
        </w:rPr>
        <w:t>6</w:t>
      </w:r>
      <w:r w:rsidR="00765F88">
        <w:rPr>
          <w:noProof/>
        </w:rPr>
        <w:fldChar w:fldCharType="end"/>
      </w:r>
      <w:bookmarkEnd w:id="106"/>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041C845E" w:rsidR="000752AD" w:rsidRPr="00693DE7" w:rsidRDefault="000752AD" w:rsidP="000752AD">
      <w:pPr>
        <w:pStyle w:val="Legenda"/>
      </w:pPr>
      <w:bookmarkStart w:id="107" w:name="_Ref191477230"/>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7</w:t>
      </w:r>
      <w:r w:rsidR="00765F88">
        <w:rPr>
          <w:noProof/>
        </w:rPr>
        <w:fldChar w:fldCharType="end"/>
      </w:r>
      <w:bookmarkEnd w:id="107"/>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46FF6D53"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00636D01" w:rsidRPr="00693DE7">
        <w:t xml:space="preserve">Figura </w:t>
      </w:r>
      <w:r w:rsidR="00636D01">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5BA08E40" w14:textId="1B237C70" w:rsidR="000752AD" w:rsidRPr="00693DE7" w:rsidRDefault="000752AD" w:rsidP="000752AD">
      <w:pPr>
        <w:pStyle w:val="Legenda"/>
      </w:pPr>
      <w:bookmarkStart w:id="108" w:name="_Ref191478455"/>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8</w:t>
      </w:r>
      <w:r w:rsidR="00765F88">
        <w:rPr>
          <w:noProof/>
        </w:rPr>
        <w:fldChar w:fldCharType="end"/>
      </w:r>
      <w:bookmarkEnd w:id="108"/>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109" w:name="_Toc208996048"/>
      <w:r w:rsidRPr="00693DE7">
        <w:t>Presença do CIATA nos cadastros imobiliários</w:t>
      </w:r>
      <w:bookmarkEnd w:id="109"/>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110"/>
      <w:r w:rsidRPr="00693DE7">
        <w:t>Visita à treze prefeituras</w:t>
      </w:r>
      <w:commentRangeEnd w:id="110"/>
      <w:r w:rsidR="00B55D75">
        <w:rPr>
          <w:rStyle w:val="Refdecomentrio"/>
        </w:rPr>
        <w:commentReference w:id="110"/>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r w:rsidRPr="00693DE7">
        <w:rPr>
          <w:i/>
        </w:rPr>
        <w:t>CadUrb</w:t>
      </w:r>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Google Custon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03F38C0A" w:rsidR="000752AD" w:rsidRPr="00693DE7" w:rsidRDefault="000752AD" w:rsidP="000752AD">
      <w:pPr>
        <w:pStyle w:val="Legenda"/>
      </w:pPr>
      <w:r w:rsidRPr="00693DE7">
        <w:t xml:space="preserve">Tabela </w:t>
      </w:r>
      <w:r w:rsidR="00765F88">
        <w:fldChar w:fldCharType="begin"/>
      </w:r>
      <w:r w:rsidR="00765F88">
        <w:instrText xml:space="preserve"> SEQ Tabela \* ARABIC </w:instrText>
      </w:r>
      <w:r w:rsidR="00765F88">
        <w:fldChar w:fldCharType="separate"/>
      </w:r>
      <w:r w:rsidR="00636D01">
        <w:rPr>
          <w:noProof/>
        </w:rPr>
        <w:t>2</w:t>
      </w:r>
      <w:r w:rsidR="00765F88">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111" w:name="_Toc183090308"/>
      <w:bookmarkStart w:id="112" w:name="_Toc208996049"/>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111"/>
      <w:bookmarkEnd w:id="112"/>
      <w:r w:rsidR="000752AD" w:rsidRPr="00693DE7">
        <w:rPr>
          <w:lang w:eastAsia="pt-BR"/>
        </w:rPr>
        <w:t xml:space="preserve"> </w:t>
      </w:r>
    </w:p>
    <w:p w14:paraId="4938B8B3" w14:textId="6C3BE54E"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p>
    <w:p w14:paraId="20129547" w14:textId="32681EBA" w:rsidR="000752AD" w:rsidRPr="00693DE7" w:rsidRDefault="000752AD" w:rsidP="00170E8F">
      <w:pPr>
        <w:pStyle w:val="Citao"/>
      </w:pPr>
      <w:r w:rsidRPr="00693DE7">
        <w:t>Coletar, primeiramente, todas as plantas da área urbana do Município. Analisar todas as plantas encontradas e selecioná-las para as finalidades de: elaboração da PRC (planta de referência cadastral), PSU (planta de serviços urbanos) e PQ (planta quadra).</w:t>
      </w:r>
      <w:r w:rsidR="00170E8F">
        <w:t xml:space="preserve"> </w:t>
      </w:r>
      <w:r w:rsidR="00AF0086">
        <w:fldChar w:fldCharType="begin"/>
      </w:r>
      <w:r w:rsidR="00AF0086">
        <w:instrText xml:space="preserve"> ADDIN ZOTERO_ITEM CSL_CITATION {"citationID":"eUE5g5v2","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r w:rsidR="00AF0086">
        <w:t>.</w:t>
      </w:r>
    </w:p>
    <w:p w14:paraId="03F58E00" w14:textId="77777777" w:rsidR="000752AD" w:rsidRPr="00693DE7" w:rsidRDefault="000752AD" w:rsidP="000752AD">
      <w:pPr>
        <w:ind w:left="851" w:firstLine="0"/>
      </w:pPr>
      <w:r w:rsidRPr="00693DE7">
        <w:t>E que:</w:t>
      </w:r>
    </w:p>
    <w:p w14:paraId="7E555B3B" w14:textId="26F62D3E" w:rsidR="000752AD" w:rsidRPr="00AF0086" w:rsidRDefault="000752AD" w:rsidP="00504FCA">
      <w:pPr>
        <w:pStyle w:val="Citao"/>
        <w:rPr>
          <w:u w:val="single"/>
        </w:rPr>
      </w:pPr>
      <w:r w:rsidRPr="00693DE7">
        <w:t>Caso não exista nenhuma planta da área urbana que sirva de base será necessário executar, a partir de um croqui à mão livre em campo, a planta da área urbana do Município.</w:t>
      </w:r>
      <w:r w:rsidR="00170E8F">
        <w:t xml:space="preserve"> </w:t>
      </w:r>
      <w:r w:rsidR="00AF0086">
        <w:fldChar w:fldCharType="begin"/>
      </w:r>
      <w:r w:rsidR="00AF0086">
        <w:instrText xml:space="preserve"> ADDIN ZOTERO_ITEM CSL_CITATION {"citationID":"TdNZxADw","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t xml:space="preserve">Como a quadra geralmente é delimitada por logradouros que formam áreas fechadas, ela é uma das estruturas urbanas mais facilmente identificáveis em imagens </w:t>
      </w:r>
      <w:r w:rsidRPr="00693DE7">
        <w:rPr>
          <w:lang w:eastAsia="pt-BR"/>
        </w:rPr>
        <w:lastRenderedPageBreak/>
        <w:t>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113" w:name="_Ref191278478"/>
      <w:bookmarkStart w:id="114" w:name="_Ref191278485"/>
      <w:bookmarkStart w:id="115" w:name="_Toc208996050"/>
      <w:r>
        <w:rPr>
          <w:lang w:eastAsia="pt-BR"/>
        </w:rPr>
        <w:t xml:space="preserve">O </w:t>
      </w:r>
      <w:r w:rsidR="000752AD" w:rsidRPr="00693DE7">
        <w:rPr>
          <w:lang w:eastAsia="pt-BR"/>
        </w:rPr>
        <w:t>CIATA e a Lei Geral de Proteção de Dados (LGPD)</w:t>
      </w:r>
      <w:bookmarkEnd w:id="113"/>
      <w:bookmarkEnd w:id="114"/>
      <w:bookmarkEnd w:id="115"/>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443685">
        <w:rPr>
          <w:iCs/>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O Artigo 113, §2º do CTN,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lastRenderedPageBreak/>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Default="000752AD" w:rsidP="0098778D">
      <w:pPr>
        <w:pStyle w:val="Ttulo2"/>
      </w:pPr>
      <w:bookmarkStart w:id="116" w:name="_Toc208996051"/>
      <w:r w:rsidRPr="00693DE7">
        <w:t xml:space="preserve">CNEFE - Cadastro </w:t>
      </w:r>
      <w:r w:rsidRPr="0098778D">
        <w:t>Nacional</w:t>
      </w:r>
      <w:r w:rsidRPr="00693DE7">
        <w:t xml:space="preserve"> de Endereços para Fins Estatísticos</w:t>
      </w:r>
      <w:bookmarkEnd w:id="116"/>
      <w:r w:rsidRPr="00693DE7">
        <w:t xml:space="preserve"> </w:t>
      </w:r>
    </w:p>
    <w:p w14:paraId="67E9B366" w14:textId="2C4CD097" w:rsidR="0098778D" w:rsidRDefault="0098778D" w:rsidP="0098778D">
      <w:r>
        <w:t>Segundo</w:t>
      </w:r>
      <w:r w:rsidR="00826499">
        <w:t xml:space="preserve"> IBGE</w:t>
      </w:r>
      <w:r>
        <w:t xml:space="preserve"> </w:t>
      </w:r>
      <w:r w:rsidR="00502F38">
        <w:fldChar w:fldCharType="begin"/>
      </w:r>
      <w:r w:rsidR="00D062D4">
        <w:instrText xml:space="preserve"> ADDIN ZOTERO_ITEM CSL_CITATION {"citationID":"2Yd7Srqd","properties":{"formattedCitation":"(IBGE, 2025)","plainCitation":"(IBGE, 2025)","dontUpdate":true,"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502F38">
        <w:fldChar w:fldCharType="separate"/>
      </w:r>
      <w:r w:rsidR="00502F38" w:rsidRPr="00502F38">
        <w:rPr>
          <w:rFonts w:cs="Arial"/>
        </w:rPr>
        <w:t>(2025)</w:t>
      </w:r>
      <w:r w:rsidR="00502F38">
        <w:fldChar w:fldCharType="end"/>
      </w:r>
      <w:r>
        <w:t>, “</w:t>
      </w:r>
      <w:r w:rsidRPr="00826499">
        <w:rPr>
          <w:i/>
          <w:iCs/>
        </w:rPr>
        <w:t>O Cadastro Nacional de Endereços para Fins Estatísticos - CNEFE é uma base de dados de abrangência nacional criada em 2005. Esse cadastro contempla endereços georreferenciados de domicílios e estabelecimentos de todo o país</w:t>
      </w:r>
      <w:r>
        <w:t>”.</w:t>
      </w:r>
    </w:p>
    <w:p w14:paraId="0B944DA3" w14:textId="37F78114" w:rsidR="0098778D" w:rsidRDefault="0098778D" w:rsidP="0098778D">
      <w:r>
        <w:t xml:space="preserve">O CNEFE é administrado pelo IBGE e é atualizado de forma integral nos censos demográficos e pontualmente em outras pesquisas. Os dados são submetidos </w:t>
      </w:r>
      <w:r>
        <w:lastRenderedPageBreak/>
        <w:t>a um rigoroso processo de validação e padronização, garantindo sua confiabilidade</w:t>
      </w:r>
      <w:r w:rsidR="00482273">
        <w:t xml:space="preserve"> </w:t>
      </w:r>
      <w:r w:rsidR="00DD6766">
        <w:fldChar w:fldCharType="begin"/>
      </w:r>
      <w:r w:rsidR="00DD6766">
        <w:instrText xml:space="preserve"> ADDIN ZOTERO_ITEM CSL_CITATION {"citationID":"dxQFa8M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DD6766">
        <w:fldChar w:fldCharType="separate"/>
      </w:r>
      <w:r w:rsidR="00DD6766" w:rsidRPr="00DD6766">
        <w:rPr>
          <w:rFonts w:cs="Arial"/>
        </w:rPr>
        <w:t>(IBGE, 2024)</w:t>
      </w:r>
      <w:r w:rsidR="00DD6766">
        <w:fldChar w:fldCharType="end"/>
      </w:r>
      <w:r>
        <w:t>.  Ademais, a abrangência da coleta, que resultou em mais de 103 milhões de endereços validados em 2022, torna sua base de dados georreferenciados uma das mais completas do país.</w:t>
      </w:r>
    </w:p>
    <w:p w14:paraId="53732A2D" w14:textId="203DEFBB" w:rsidR="0098778D" w:rsidRDefault="0098778D" w:rsidP="0098778D">
      <w:r>
        <w:t xml:space="preserve">Em suma, a partir do censo de 2022, para cada endereço encontrado nos municípios, os recenseadores coletaram as coordenadas de um ponto localizado no logradouro à frente de unidades construídas ou em construção </w:t>
      </w:r>
      <w:r w:rsidR="004778C9">
        <w:fldChar w:fldCharType="begin"/>
      </w:r>
      <w:r w:rsidR="004778C9">
        <w:instrText xml:space="preserve"> ADDIN ZOTERO_ITEM CSL_CITATION {"citationID":"IUcBaMIL","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4778C9">
        <w:fldChar w:fldCharType="separate"/>
      </w:r>
      <w:r w:rsidR="004778C9" w:rsidRPr="004778C9">
        <w:rPr>
          <w:rFonts w:cs="Arial"/>
        </w:rPr>
        <w:t>(IBGE, 2024)</w:t>
      </w:r>
      <w:r w:rsidR="004778C9">
        <w:fldChar w:fldCharType="end"/>
      </w:r>
      <w:r w:rsidR="004778C9">
        <w:t>.</w:t>
      </w:r>
      <w:r>
        <w:t xml:space="preserve"> </w:t>
      </w:r>
    </w:p>
    <w:p w14:paraId="0425D086" w14:textId="3F1ECDE2" w:rsidR="0098778D" w:rsidRDefault="0098778D" w:rsidP="0098778D">
      <w:r>
        <w:t>Importante destacar o conceito de endereço definido no documento Padrão de Registro de Endereços</w:t>
      </w:r>
      <w:r w:rsidR="00383B41">
        <w:t xml:space="preserve"> </w:t>
      </w:r>
      <w:r w:rsidR="0047797F">
        <w:fldChar w:fldCharType="begin"/>
      </w:r>
      <w:r w:rsidR="00D062D4">
        <w:instrText xml:space="preserve"> ADDIN ZOTERO_ITEM CSL_CITATION {"citationID":"qvBG42Sd","properties":{"formattedCitation":"(IBGE,  liv101639, 2019)","plainCitation":"(IBGE,  liv101639, 2019)","dontUpdate":true,"noteIndex":0},"citationItems":[{"id":214,"uris":["http://zotero.org/users/15531986/items/4A5XUDCP"],"itemData":{"id":214,"type":"book","collection-title":"liv101639","event-place":"Rio de Janeiro, RJ","publisher-place":"Rio de Janeiro, RJ","title":"Padrão de  Registro de Endereços","title-short":"liv101639","URL":"https://biblioteca.ibge.gov.br/visualizacao/livros/liv101639.pdf","author":[{"family":"IBGE","given":"liv101639"}],"issued":{"date-parts":[["2019"]]}}}],"schema":"https://github.com/citation-style-language/schema/raw/master/csl-citation.json"} </w:instrText>
      </w:r>
      <w:r w:rsidR="0047797F">
        <w:fldChar w:fldCharType="separate"/>
      </w:r>
      <w:r w:rsidR="0047797F" w:rsidRPr="0047797F">
        <w:rPr>
          <w:rFonts w:cs="Arial"/>
        </w:rPr>
        <w:t>(IBGE,</w:t>
      </w:r>
      <w:r w:rsidR="006E2457">
        <w:rPr>
          <w:rFonts w:cs="Arial"/>
        </w:rPr>
        <w:t xml:space="preserve"> </w:t>
      </w:r>
      <w:r w:rsidR="0047797F" w:rsidRPr="0047797F">
        <w:rPr>
          <w:rFonts w:cs="Arial"/>
        </w:rPr>
        <w:t>2019)</w:t>
      </w:r>
      <w:r w:rsidR="0047797F">
        <w:fldChar w:fldCharType="end"/>
      </w:r>
      <w:r>
        <w:t>: “</w:t>
      </w:r>
      <w:r w:rsidRPr="001121FA">
        <w:rPr>
          <w:i/>
          <w:iCs/>
        </w:rPr>
        <w:t>um texto que permite identificar uma unidade construída de forma adequada dentro de um município, isto é, a partir desse texto, deve ser possível individualizar e localizar um ponto de interesse dentro de um dado município</w:t>
      </w:r>
      <w:r>
        <w:t xml:space="preserve">.”.  </w:t>
      </w:r>
    </w:p>
    <w:p w14:paraId="39BD65CB" w14:textId="0021F31E" w:rsidR="0098778D" w:rsidRDefault="0098778D" w:rsidP="0098778D">
      <w:r>
        <w:t>Da análise da definição de endereço apresentada, infere-se que nem todos os objetos de interesse cadastral municipal estão contemplados no CNEFE, uma vez que terrenos baldios e áreas sem destinação não são coletados. Por outro lado, a base inclui</w:t>
      </w:r>
      <w:r w:rsidR="00516FAA">
        <w:t xml:space="preserve"> </w:t>
      </w:r>
      <w:r>
        <w:t xml:space="preserve">endereços em áreas rurais, apresenta repetições de pontos georreferenciados e contém atributos considerados desnecessários, os quais precisam ser filtrados para o processamento eficaz da metodologia </w:t>
      </w:r>
      <w:r w:rsidRPr="00B007D4">
        <w:rPr>
          <w:i/>
          <w:iCs/>
        </w:rPr>
        <w:t>SuperCIATA</w:t>
      </w:r>
      <w:r>
        <w:t>.</w:t>
      </w:r>
    </w:p>
    <w:p w14:paraId="31F6F0AB" w14:textId="4C8785BD" w:rsidR="0098778D" w:rsidRDefault="0098778D" w:rsidP="0098778D">
      <w:r>
        <w:t xml:space="preserve">No que se refere ao georreferenciamento, de acordo com o documento Nota </w:t>
      </w:r>
      <w:r w:rsidR="00AE5F98">
        <w:t>M</w:t>
      </w:r>
      <w:r>
        <w:t>etodológica n. 01 do IBGE</w:t>
      </w:r>
      <w:r w:rsidR="00305023">
        <w:t xml:space="preserve"> </w:t>
      </w:r>
      <w:r w:rsidR="00644BFA">
        <w:fldChar w:fldCharType="begin"/>
      </w:r>
      <w:r w:rsidR="00644BFA">
        <w:instrText xml:space="preserve"> ADDIN ZOTERO_ITEM CSL_CITATION {"citationID":"SVViMJp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644BFA">
        <w:fldChar w:fldCharType="separate"/>
      </w:r>
      <w:r w:rsidR="00644BFA" w:rsidRPr="00644BFA">
        <w:rPr>
          <w:rFonts w:cs="Arial"/>
        </w:rPr>
        <w:t>(IBGE, 2024)</w:t>
      </w:r>
      <w:r w:rsidR="00644BFA">
        <w:fldChar w:fldCharType="end"/>
      </w:r>
      <w:r>
        <w:t xml:space="preserve">, as coordenadas dos endereços são apresentadas na projeção SIRGAS 2000, no formato de graus decimais com sinal e até cinco casas decimais. A obtenção dessas coordenadas foi realizada </w:t>
      </w:r>
      <w:r w:rsidR="00AE5F98">
        <w:t>com dispositivos</w:t>
      </w:r>
      <w:r>
        <w:t xml:space="preserve"> GNSS (</w:t>
      </w:r>
      <w:r w:rsidRPr="00AE5F98">
        <w:rPr>
          <w:i/>
          <w:iCs/>
        </w:rPr>
        <w:t>Global Navigation Satellite System</w:t>
      </w:r>
      <w:r>
        <w:t>) embarcados nos aparelhos de coleta. Em condições normais de coleta (edificações horizontais, prédios baixos, áreas rurais), o erro máximo atinge 11,71 metros.</w:t>
      </w:r>
    </w:p>
    <w:p w14:paraId="45113A10" w14:textId="516A2E65" w:rsidR="00947FDB" w:rsidRPr="00693DE7" w:rsidRDefault="00947FDB" w:rsidP="00947FDB">
      <w:pPr>
        <w:rPr>
          <w:lang w:eastAsia="pt-BR"/>
        </w:rPr>
      </w:pPr>
      <w:r w:rsidRPr="00693DE7">
        <w:t xml:space="preserve">Embora a precisão dos pontos seja </w:t>
      </w:r>
      <w:r>
        <w:t>baixa</w:t>
      </w:r>
      <w:r w:rsidRPr="00693DE7">
        <w:t xml:space="preserve">, ela é </w:t>
      </w:r>
      <w:r>
        <w:t>suficiente</w:t>
      </w:r>
      <w:r w:rsidRPr="00693DE7">
        <w:t xml:space="preserve"> para a localização de estabelecimentos e residências. A </w:t>
      </w:r>
      <w:r w:rsidRPr="00693DE7">
        <w:fldChar w:fldCharType="begin"/>
      </w:r>
      <w:r w:rsidRPr="00693DE7">
        <w:instrText xml:space="preserve"> REF _Ref192059238 \h </w:instrText>
      </w:r>
      <w:r w:rsidRPr="00693DE7">
        <w:fldChar w:fldCharType="separate"/>
      </w:r>
      <w:r w:rsidR="00636D01" w:rsidRPr="00693DE7">
        <w:t xml:space="preserve">Figura </w:t>
      </w:r>
      <w:r w:rsidR="00636D01">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40ED491C" w14:textId="2864FF7B" w:rsidR="00947FDB" w:rsidRPr="00693DE7" w:rsidRDefault="00947FDB" w:rsidP="00947FDB">
      <w:pPr>
        <w:pStyle w:val="Legenda"/>
      </w:pPr>
      <w:bookmarkStart w:id="117" w:name="_Ref192059238"/>
      <w:r w:rsidRPr="00693DE7">
        <w:lastRenderedPageBreak/>
        <w:t xml:space="preserve">Figura </w:t>
      </w:r>
      <w:r w:rsidR="00765F88">
        <w:fldChar w:fldCharType="begin"/>
      </w:r>
      <w:r w:rsidR="00765F88">
        <w:instrText xml:space="preserve"> SEQ Figura \* ARABIC </w:instrText>
      </w:r>
      <w:r w:rsidR="00765F88">
        <w:fldChar w:fldCharType="separate"/>
      </w:r>
      <w:r w:rsidR="00636D01">
        <w:rPr>
          <w:noProof/>
        </w:rPr>
        <w:t>9</w:t>
      </w:r>
      <w:r w:rsidR="00765F88">
        <w:rPr>
          <w:noProof/>
        </w:rPr>
        <w:fldChar w:fldCharType="end"/>
      </w:r>
      <w:bookmarkEnd w:id="117"/>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947FDB" w:rsidRPr="00693DE7" w14:paraId="18AFCC76" w14:textId="77777777" w:rsidTr="007B4CA4">
        <w:tc>
          <w:tcPr>
            <w:tcW w:w="8210" w:type="dxa"/>
          </w:tcPr>
          <w:p w14:paraId="6A1A9415" w14:textId="77777777" w:rsidR="00947FDB" w:rsidRPr="00693DE7" w:rsidRDefault="00947FDB" w:rsidP="00504FCA">
            <w:pPr>
              <w:pStyle w:val="Citao"/>
            </w:pPr>
            <w:r w:rsidRPr="00693DE7">
              <w:rPr>
                <w:noProof/>
              </w:rPr>
              <w:drawing>
                <wp:inline distT="0" distB="0" distL="0" distR="0" wp14:anchorId="2B4394C0" wp14:editId="5AAE40F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5A8896E2" w14:textId="77777777" w:rsidR="00947FDB" w:rsidRDefault="00947FDB" w:rsidP="0098778D"/>
    <w:p w14:paraId="5B9AF5EC" w14:textId="397324AD" w:rsidR="0098778D" w:rsidRDefault="0098778D" w:rsidP="0098778D">
      <w:r>
        <w:t>Os arquivos do CNEFE referentes a cada município brasileiro são disponibilizados no portal oficial do IBGE</w:t>
      </w:r>
      <w:r w:rsidR="00CD31F4">
        <w:t xml:space="preserve"> </w:t>
      </w:r>
      <w:r w:rsidR="00CD31F4">
        <w:fldChar w:fldCharType="begin"/>
      </w:r>
      <w:r w:rsidR="00CD31F4">
        <w:instrText xml:space="preserve"> ADDIN ZOTERO_ITEM CSL_CITATION {"citationID":"6F4hceq6","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CD31F4">
        <w:fldChar w:fldCharType="separate"/>
      </w:r>
      <w:r w:rsidR="00CD31F4" w:rsidRPr="00CD31F4">
        <w:rPr>
          <w:rFonts w:cs="Arial"/>
        </w:rPr>
        <w:t>(IBGE, 2025)</w:t>
      </w:r>
      <w:r w:rsidR="00CD31F4">
        <w:fldChar w:fldCharType="end"/>
      </w:r>
      <w:r>
        <w:t>, nos formatos CSV (separado por ponto e vírgula) e GeoJSON. Cada registro possui 35 atributos, cobrindo diferentes dimensões de interesse censitário.</w:t>
      </w:r>
    </w:p>
    <w:p w14:paraId="079ED37C" w14:textId="70967907" w:rsidR="00266319" w:rsidRDefault="00B115E8" w:rsidP="00B115E8">
      <w:pPr>
        <w:pStyle w:val="Ttulo3"/>
      </w:pPr>
      <w:bookmarkStart w:id="118" w:name="_Toc208996052"/>
      <w:r w:rsidRPr="00B115E8">
        <w:t>O CNEFE e o LADM</w:t>
      </w:r>
      <w:bookmarkEnd w:id="118"/>
    </w:p>
    <w:p w14:paraId="6A4E1909" w14:textId="0A610E5D" w:rsidR="00BB145C" w:rsidRDefault="00BB145C" w:rsidP="00BB145C">
      <w:r>
        <w:t>O</w:t>
      </w:r>
      <w:r w:rsidR="004027BE">
        <w:t xml:space="preserve"> </w:t>
      </w:r>
      <w:r w:rsidR="004027BE">
        <w:fldChar w:fldCharType="begin"/>
      </w:r>
      <w:r w:rsidR="004027BE">
        <w:instrText xml:space="preserve"> REF _Ref208989693 \h </w:instrText>
      </w:r>
      <w:r w:rsidR="004027BE">
        <w:fldChar w:fldCharType="separate"/>
      </w:r>
      <w:r w:rsidR="00636D01">
        <w:t xml:space="preserve">Quadro </w:t>
      </w:r>
      <w:r w:rsidR="00636D01">
        <w:rPr>
          <w:noProof/>
        </w:rPr>
        <w:t>4</w:t>
      </w:r>
      <w:r w:rsidR="004027BE">
        <w:fldChar w:fldCharType="end"/>
      </w:r>
      <w:r w:rsidR="004027BE">
        <w:t xml:space="preserve"> </w:t>
      </w:r>
      <w:r w:rsidRPr="0036575B">
        <w:t xml:space="preserve">apresenta uma comparação entre o CNEFE e o modelo conceitual </w:t>
      </w:r>
      <w:r w:rsidRPr="006D6807">
        <w:t>internacional</w:t>
      </w:r>
      <w:r w:rsidRPr="0036575B">
        <w:t xml:space="preserve"> LADM com foco nas diferenças estruturais e funcionais entre ambos. Destaca-se, nesse contexto, que o CNEFE não contempla informações relativas aos atores envolvidos (entidades </w:t>
      </w:r>
      <w:r w:rsidRPr="004027BE">
        <w:rPr>
          <w:i/>
          <w:iCs/>
        </w:rPr>
        <w:t>LA_Party</w:t>
      </w:r>
      <w:r w:rsidRPr="0036575B">
        <w:t xml:space="preserve"> no LADM), tampouco representa as relações jurídicas, técnicas ou administrativas entre essas partes e os endereços cadastrados (LA_RRR — </w:t>
      </w:r>
      <w:r w:rsidRPr="0036575B">
        <w:rPr>
          <w:i/>
          <w:iCs/>
        </w:rPr>
        <w:t>Rights, Restrictions and Responsibilities</w:t>
      </w:r>
      <w:r w:rsidRPr="0036575B">
        <w:t xml:space="preserve">). Além disso, a representação espacial se limita à indicação de pontos georreferenciados, não sendo incluídas </w:t>
      </w:r>
      <w:r w:rsidRPr="0036575B">
        <w:lastRenderedPageBreak/>
        <w:t>informações sobre a extensão ou delimitação das unidades espaciais, como áreas ou polígonos</w:t>
      </w:r>
      <w:r>
        <w:t>.</w:t>
      </w:r>
    </w:p>
    <w:p w14:paraId="5123622F" w14:textId="3E2F3A4D" w:rsidR="00BB145C" w:rsidRDefault="00BB145C" w:rsidP="00BB145C">
      <w:r w:rsidRPr="004F55F2">
        <w:t>Em síntese, os dados públicos disponibilizados pelo IBGE por meio do CNEFE podem ser interpretados, à luz do LADM, como uma representação parcial centrada nas unidades administrativas básicas (</w:t>
      </w:r>
      <w:r w:rsidRPr="003B7E41">
        <w:rPr>
          <w:i/>
          <w:iCs/>
        </w:rPr>
        <w:t>LA_BAUnit</w:t>
      </w:r>
      <w:r w:rsidRPr="004F55F2">
        <w:t>), desprovidas dos vínculos jurídicos</w:t>
      </w:r>
      <w:r>
        <w:t xml:space="preserve"> </w:t>
      </w:r>
      <w:r w:rsidRPr="004F55F2">
        <w:t>e relacionais que caracterizam um sistema cadastral completo segundo os padrões internacionais</w:t>
      </w:r>
      <w:r w:rsidR="000569C6">
        <w:t xml:space="preserve"> </w:t>
      </w:r>
      <w:r w:rsidR="00EC6E25">
        <w:fldChar w:fldCharType="begin"/>
      </w:r>
      <w:r w:rsidR="00EC6E25">
        <w:instrText xml:space="preserve"> ADDIN ZOTERO_ITEM CSL_CITATION {"citationID":"MZKtZe6j","properties":{"formattedCitation":"(ISO, 2012)","plainCitation":"(ISO, 2012)","noteIndex":0},"citationItems":[{"id":45,"uris":["http://zotero.org/users/15531986/items/LFYH5HFJ"],"itemData":{"id":45,"type":"webpage","title":"ISO 19152:2012(en), Geographic information — Land Administration Domain Model (LADM)","title-short":"ISO 19152(LADM)","URL":"https://www.iso.org/obp/ui/en/#iso:std:iso:19152:ed-1:v1:en","author":[{"family":"ISO","given":""}],"accessed":{"date-parts":[["2024",12,6]]},"issued":{"date-parts":[["2012"]]}}}],"schema":"https://github.com/citation-style-language/schema/raw/master/csl-citation.json"} </w:instrText>
      </w:r>
      <w:r w:rsidR="00EC6E25">
        <w:fldChar w:fldCharType="separate"/>
      </w:r>
      <w:r w:rsidR="00EC6E25" w:rsidRPr="00EC6E25">
        <w:rPr>
          <w:rFonts w:cs="Arial"/>
        </w:rPr>
        <w:t>(ISO, 2012)</w:t>
      </w:r>
      <w:r w:rsidR="00EC6E25">
        <w:fldChar w:fldCharType="end"/>
      </w:r>
      <w:r w:rsidRPr="004F55F2">
        <w:t>.</w:t>
      </w:r>
      <w:r>
        <w:t xml:space="preserve"> </w:t>
      </w:r>
    </w:p>
    <w:p w14:paraId="7175EF9F" w14:textId="3AE757ED" w:rsidR="008A21D7" w:rsidRDefault="008A21D7" w:rsidP="008A21D7">
      <w:pPr>
        <w:pStyle w:val="Legenda"/>
      </w:pPr>
      <w:bookmarkStart w:id="119" w:name="_Ref208989693"/>
      <w:r>
        <w:t xml:space="preserve">Quadro </w:t>
      </w:r>
      <w:r w:rsidR="00B829B2">
        <w:fldChar w:fldCharType="begin"/>
      </w:r>
      <w:r w:rsidR="00B829B2">
        <w:instrText xml:space="preserve"> SEQ Quadro \* ARABIC </w:instrText>
      </w:r>
      <w:r w:rsidR="00B829B2">
        <w:fldChar w:fldCharType="separate"/>
      </w:r>
      <w:r w:rsidR="00636D01">
        <w:rPr>
          <w:noProof/>
        </w:rPr>
        <w:t>4</w:t>
      </w:r>
      <w:r w:rsidR="00B829B2">
        <w:rPr>
          <w:noProof/>
        </w:rPr>
        <w:fldChar w:fldCharType="end"/>
      </w:r>
      <w:bookmarkEnd w:id="119"/>
      <w:r>
        <w:t xml:space="preserve">: </w:t>
      </w:r>
      <w:r w:rsidRPr="00BA2ACE">
        <w:t>Comparando CNEFE e LADM</w:t>
      </w:r>
    </w:p>
    <w:tbl>
      <w:tblPr>
        <w:tblStyle w:val="TabeladeGrade5Escura-nfase11"/>
        <w:tblW w:w="0" w:type="auto"/>
        <w:tblLook w:val="04A0" w:firstRow="1" w:lastRow="0" w:firstColumn="1" w:lastColumn="0" w:noHBand="0" w:noVBand="1"/>
      </w:tblPr>
      <w:tblGrid>
        <w:gridCol w:w="2644"/>
        <w:gridCol w:w="3519"/>
        <w:gridCol w:w="2898"/>
      </w:tblGrid>
      <w:tr w:rsidR="00BB145C" w:rsidRPr="00B322C5" w14:paraId="566D89AE" w14:textId="77777777" w:rsidTr="00B26D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hideMark/>
          </w:tcPr>
          <w:p w14:paraId="599D08BB" w14:textId="77777777" w:rsidR="00BB145C" w:rsidRPr="00B322C5" w:rsidRDefault="00BB145C" w:rsidP="00B26D35">
            <w:pPr>
              <w:ind w:firstLine="0"/>
              <w:jc w:val="left"/>
              <w:rPr>
                <w:lang w:eastAsia="pt-BR"/>
              </w:rPr>
            </w:pPr>
            <w:r w:rsidRPr="00B322C5">
              <w:rPr>
                <w:lang w:eastAsia="pt-BR"/>
              </w:rPr>
              <w:t>Característica</w:t>
            </w:r>
          </w:p>
        </w:tc>
        <w:tc>
          <w:tcPr>
            <w:tcW w:w="3519" w:type="dxa"/>
            <w:hideMark/>
          </w:tcPr>
          <w:p w14:paraId="7864CD04"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Pr>
                <w:lang w:eastAsia="pt-BR"/>
              </w:rPr>
              <w:t>CNEFE</w:t>
            </w:r>
          </w:p>
        </w:tc>
        <w:tc>
          <w:tcPr>
            <w:tcW w:w="0" w:type="auto"/>
            <w:hideMark/>
          </w:tcPr>
          <w:p w14:paraId="4E19FF8C"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sidRPr="00B322C5">
              <w:rPr>
                <w:lang w:eastAsia="pt-BR"/>
              </w:rPr>
              <w:t>LADM</w:t>
            </w:r>
          </w:p>
        </w:tc>
      </w:tr>
      <w:tr w:rsidR="00BB145C" w:rsidRPr="00DF6E9E" w14:paraId="0985F566"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47C0A9" w14:textId="77777777" w:rsidR="00BB145C" w:rsidRPr="00DA3E07" w:rsidRDefault="00BB145C" w:rsidP="00B26D35">
            <w:pPr>
              <w:ind w:firstLine="0"/>
              <w:jc w:val="left"/>
              <w:rPr>
                <w:rFonts w:eastAsia="Times New Roman"/>
                <w:b w:val="0"/>
                <w:bCs w:val="0"/>
                <w:szCs w:val="24"/>
                <w:lang w:eastAsia="pt-BR"/>
              </w:rPr>
            </w:pPr>
            <w:r w:rsidRPr="00DA3E07">
              <w:rPr>
                <w:rStyle w:val="Forte"/>
                <w:b/>
              </w:rPr>
              <w:t>Origem</w:t>
            </w:r>
          </w:p>
        </w:tc>
        <w:tc>
          <w:tcPr>
            <w:tcW w:w="3519" w:type="dxa"/>
            <w:vAlign w:val="center"/>
            <w:hideMark/>
          </w:tcPr>
          <w:p w14:paraId="32B6F52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Desenvolvido pelo IBGE a partir de 2005, como base de endereços para operações censitárias.</w:t>
            </w:r>
          </w:p>
        </w:tc>
        <w:tc>
          <w:tcPr>
            <w:tcW w:w="0" w:type="auto"/>
            <w:vAlign w:val="center"/>
            <w:hideMark/>
          </w:tcPr>
          <w:p w14:paraId="2FE89AC3"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Modelo conceitual internacional elaborado pela FIG e padronizado pela ISO 19152.</w:t>
            </w:r>
          </w:p>
        </w:tc>
      </w:tr>
      <w:tr w:rsidR="00BB145C" w:rsidRPr="00B322C5" w14:paraId="47376359"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7323F343" w14:textId="77777777" w:rsidR="00BB145C" w:rsidRPr="00DA3E07" w:rsidRDefault="00BB145C" w:rsidP="00B26D35">
            <w:pPr>
              <w:ind w:firstLine="0"/>
              <w:jc w:val="left"/>
              <w:rPr>
                <w:rFonts w:eastAsia="Times New Roman"/>
                <w:b w:val="0"/>
                <w:bCs w:val="0"/>
                <w:szCs w:val="24"/>
                <w:lang w:eastAsia="pt-BR"/>
              </w:rPr>
            </w:pPr>
            <w:r w:rsidRPr="00DA3E07">
              <w:rPr>
                <w:rStyle w:val="Forte"/>
                <w:b/>
              </w:rPr>
              <w:t>Âmbito</w:t>
            </w:r>
          </w:p>
        </w:tc>
        <w:tc>
          <w:tcPr>
            <w:tcW w:w="3519" w:type="dxa"/>
            <w:vAlign w:val="center"/>
            <w:hideMark/>
          </w:tcPr>
          <w:p w14:paraId="45384DC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adastro de endereços para fins estatísticos e logísticos em todo o território brasileiro.</w:t>
            </w:r>
          </w:p>
        </w:tc>
        <w:tc>
          <w:tcPr>
            <w:tcW w:w="0" w:type="auto"/>
            <w:vAlign w:val="center"/>
            <w:hideMark/>
          </w:tcPr>
          <w:p w14:paraId="1C0D59B6"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Modelo global para administração de terras, aplicável a diferentes legislações e contextos.</w:t>
            </w:r>
          </w:p>
        </w:tc>
      </w:tr>
      <w:tr w:rsidR="00BB145C" w:rsidRPr="00B322C5" w14:paraId="1023AA0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2EB2B12" w14:textId="77777777" w:rsidR="00BB145C" w:rsidRPr="00DA3E07" w:rsidRDefault="00BB145C" w:rsidP="00B26D35">
            <w:pPr>
              <w:ind w:firstLine="0"/>
              <w:jc w:val="left"/>
              <w:rPr>
                <w:rFonts w:eastAsia="Times New Roman"/>
                <w:b w:val="0"/>
                <w:bCs w:val="0"/>
                <w:szCs w:val="24"/>
                <w:lang w:eastAsia="pt-BR"/>
              </w:rPr>
            </w:pPr>
            <w:r w:rsidRPr="00DA3E07">
              <w:rPr>
                <w:rStyle w:val="Forte"/>
                <w:b/>
              </w:rPr>
              <w:t>Objetivo</w:t>
            </w:r>
          </w:p>
        </w:tc>
        <w:tc>
          <w:tcPr>
            <w:tcW w:w="3519" w:type="dxa"/>
            <w:vAlign w:val="center"/>
            <w:hideMark/>
          </w:tcPr>
          <w:p w14:paraId="02E00DEF"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Fornecer uma base nacional de endereços com cobertura ampla para apoiar censos e pesquisas domiciliares.</w:t>
            </w:r>
          </w:p>
        </w:tc>
        <w:tc>
          <w:tcPr>
            <w:tcW w:w="0" w:type="auto"/>
            <w:vAlign w:val="center"/>
            <w:hideMark/>
          </w:tcPr>
          <w:p w14:paraId="68834CBC"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stabelecer um padrão para representação de direitos, restrições e responsabilidades sobre a terra.</w:t>
            </w:r>
          </w:p>
        </w:tc>
      </w:tr>
      <w:tr w:rsidR="00BB145C" w:rsidRPr="00B322C5" w14:paraId="6E044643"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3DD3D0" w14:textId="77777777" w:rsidR="00BB145C" w:rsidRPr="00DA3E07" w:rsidRDefault="00BB145C" w:rsidP="00B26D35">
            <w:pPr>
              <w:ind w:firstLine="0"/>
              <w:jc w:val="left"/>
              <w:rPr>
                <w:rFonts w:eastAsia="Times New Roman"/>
                <w:b w:val="0"/>
                <w:bCs w:val="0"/>
                <w:szCs w:val="24"/>
                <w:lang w:eastAsia="pt-BR"/>
              </w:rPr>
            </w:pPr>
            <w:r w:rsidRPr="00DA3E07">
              <w:rPr>
                <w:rStyle w:val="Forte"/>
                <w:b/>
              </w:rPr>
              <w:t>Metodologia</w:t>
            </w:r>
          </w:p>
        </w:tc>
        <w:tc>
          <w:tcPr>
            <w:tcW w:w="3519" w:type="dxa"/>
            <w:vAlign w:val="center"/>
            <w:hideMark/>
          </w:tcPr>
          <w:p w14:paraId="35F3982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oleta de dados em campo com GPS e questionários, com estrutura orientada a unidades domiciliares e logradouros.</w:t>
            </w:r>
          </w:p>
        </w:tc>
        <w:tc>
          <w:tcPr>
            <w:tcW w:w="0" w:type="auto"/>
            <w:vAlign w:val="center"/>
            <w:hideMark/>
          </w:tcPr>
          <w:p w14:paraId="5D21A00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Baseado em conceitos abstratos como “partes interessadas”, “fontes”, “unidades espaciais” e “unidades legais”.</w:t>
            </w:r>
          </w:p>
        </w:tc>
      </w:tr>
      <w:tr w:rsidR="00BB145C" w:rsidRPr="00B322C5" w14:paraId="1EDFB86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5087ADE" w14:textId="77777777" w:rsidR="00BB145C" w:rsidRPr="00DA3E07" w:rsidRDefault="00BB145C" w:rsidP="00B26D35">
            <w:pPr>
              <w:ind w:firstLine="0"/>
              <w:jc w:val="left"/>
              <w:rPr>
                <w:rFonts w:eastAsia="Times New Roman"/>
                <w:b w:val="0"/>
                <w:bCs w:val="0"/>
                <w:szCs w:val="24"/>
                <w:lang w:eastAsia="pt-BR"/>
              </w:rPr>
            </w:pPr>
            <w:r w:rsidRPr="00DA3E07">
              <w:rPr>
                <w:rStyle w:val="Forte"/>
                <w:b/>
              </w:rPr>
              <w:t>Tecnologia</w:t>
            </w:r>
          </w:p>
        </w:tc>
        <w:tc>
          <w:tcPr>
            <w:tcW w:w="3519" w:type="dxa"/>
            <w:vAlign w:val="center"/>
            <w:hideMark/>
          </w:tcPr>
          <w:p w14:paraId="215E5A50"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Utiliza GPS, banco de dados e sistemas internos do IBGE; informações com atributos espaciais simples (ponto).</w:t>
            </w:r>
          </w:p>
        </w:tc>
        <w:tc>
          <w:tcPr>
            <w:tcW w:w="0" w:type="auto"/>
            <w:vAlign w:val="center"/>
            <w:hideMark/>
          </w:tcPr>
          <w:p w14:paraId="3BBB635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Independente, mas voltada à integração com SIG, bancos espaciais e infraestruturas de dados espaciais (IDE).</w:t>
            </w:r>
          </w:p>
        </w:tc>
      </w:tr>
      <w:tr w:rsidR="00BB145C" w:rsidRPr="00B322C5" w14:paraId="1E000CFE"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tcPr>
          <w:p w14:paraId="07B15A07" w14:textId="77777777" w:rsidR="00BB145C" w:rsidRPr="00C81269" w:rsidRDefault="00BB145C" w:rsidP="00B26D35">
            <w:pPr>
              <w:ind w:firstLine="0"/>
              <w:jc w:val="left"/>
              <w:rPr>
                <w:lang w:eastAsia="pt-BR"/>
              </w:rPr>
            </w:pPr>
            <w:r w:rsidRPr="00C81269">
              <w:rPr>
                <w:lang w:eastAsia="pt-BR"/>
              </w:rPr>
              <w:t>Georreferenciamento</w:t>
            </w:r>
          </w:p>
        </w:tc>
        <w:tc>
          <w:tcPr>
            <w:tcW w:w="3519" w:type="dxa"/>
            <w:vAlign w:val="center"/>
          </w:tcPr>
          <w:p w14:paraId="39D76A87" w14:textId="77777777" w:rsidR="00BB145C" w:rsidRPr="00EB5DD1"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483380">
              <w:rPr>
                <w:lang w:eastAsia="pt-BR"/>
              </w:rPr>
              <w:t>Possui dados com coordenadas geográficas (pontos) coletadas em campo, mas com foco em localização de domicílios e logradouros, não em limites de parcelas ou unidades espaciais completa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B145C" w:rsidRPr="00EB5DD1" w14:paraId="666466BB" w14:textId="77777777" w:rsidTr="00B26D35">
              <w:trPr>
                <w:tblCellSpacing w:w="15" w:type="dxa"/>
              </w:trPr>
              <w:tc>
                <w:tcPr>
                  <w:tcW w:w="0" w:type="auto"/>
                  <w:vAlign w:val="center"/>
                  <w:hideMark/>
                </w:tcPr>
                <w:p w14:paraId="181E886C" w14:textId="77777777" w:rsidR="00BB145C" w:rsidRPr="00EB5DD1" w:rsidRDefault="00BB145C" w:rsidP="00B26D35">
                  <w:pPr>
                    <w:jc w:val="left"/>
                    <w:rPr>
                      <w:lang w:eastAsia="pt-BR"/>
                    </w:rPr>
                  </w:pPr>
                </w:p>
              </w:tc>
            </w:tr>
          </w:tbl>
          <w:p w14:paraId="34C6096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p>
        </w:tc>
        <w:tc>
          <w:tcPr>
            <w:tcW w:w="0" w:type="auto"/>
            <w:vAlign w:val="center"/>
          </w:tcPr>
          <w:p w14:paraId="2C6446E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7D38ED">
              <w:rPr>
                <w:lang w:eastAsia="pt-BR"/>
              </w:rPr>
              <w:t>Georreferenciamento é central ao modelo, permitindo múltiplos tipos de geometrias (ponto, linha, polígono) vinculadas a unidades legais e administrativas.</w:t>
            </w:r>
          </w:p>
        </w:tc>
      </w:tr>
      <w:tr w:rsidR="00BB145C" w:rsidRPr="00B322C5" w14:paraId="5D1F3094"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02FF2B4B" w14:textId="77777777" w:rsidR="00BB145C" w:rsidRPr="00DA3E07" w:rsidRDefault="00BB145C" w:rsidP="00B26D35">
            <w:pPr>
              <w:ind w:firstLine="0"/>
              <w:jc w:val="left"/>
              <w:rPr>
                <w:rFonts w:eastAsia="Times New Roman"/>
                <w:b w:val="0"/>
                <w:bCs w:val="0"/>
                <w:szCs w:val="24"/>
                <w:lang w:eastAsia="pt-BR"/>
              </w:rPr>
            </w:pPr>
            <w:r w:rsidRPr="00DA3E07">
              <w:rPr>
                <w:rStyle w:val="Forte"/>
                <w:b/>
              </w:rPr>
              <w:t>Implementação</w:t>
            </w:r>
          </w:p>
        </w:tc>
        <w:tc>
          <w:tcPr>
            <w:tcW w:w="3519" w:type="dxa"/>
            <w:vAlign w:val="center"/>
            <w:hideMark/>
          </w:tcPr>
          <w:p w14:paraId="122C8682"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uso contínuo pelo IBGE, com atualizações periódicas durante operações censitárias e por meio de parcerias locais.</w:t>
            </w:r>
          </w:p>
        </w:tc>
        <w:tc>
          <w:tcPr>
            <w:tcW w:w="0" w:type="auto"/>
            <w:vAlign w:val="center"/>
            <w:hideMark/>
          </w:tcPr>
          <w:p w14:paraId="5130EDCA"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expansão global, sendo adaptado por diversos países e integrado a legislações nacionais de cadastro e registro.</w:t>
            </w:r>
          </w:p>
        </w:tc>
      </w:tr>
    </w:tbl>
    <w:p w14:paraId="6DB3E757" w14:textId="77777777" w:rsidR="00B115E8" w:rsidRPr="00B115E8" w:rsidRDefault="00B115E8" w:rsidP="00B115E8"/>
    <w:p w14:paraId="7B0314A5" w14:textId="6F8876BA" w:rsidR="00D14871" w:rsidRDefault="00D14871" w:rsidP="00B23434">
      <w:pPr>
        <w:pStyle w:val="Ttulo2"/>
      </w:pPr>
      <w:bookmarkStart w:id="120" w:name="_Toc208996053"/>
      <w:r>
        <w:lastRenderedPageBreak/>
        <w:t>OPENSTREETMAP – OSM</w:t>
      </w:r>
      <w:bookmarkEnd w:id="120"/>
    </w:p>
    <w:p w14:paraId="403BEF29" w14:textId="1BC5F0C2" w:rsidR="00D14871" w:rsidRDefault="00D14871" w:rsidP="00D14871">
      <w:r>
        <w:t xml:space="preserve">O </w:t>
      </w:r>
      <w:r w:rsidRPr="00AB1868">
        <w:rPr>
          <w:i/>
          <w:iCs/>
        </w:rPr>
        <w:t>OpenStreetMap</w:t>
      </w:r>
      <w:r>
        <w:t xml:space="preserve"> (OSM) é um projeto colaborativo que oferece dados geográficos abertos e gratuitos, mantidos por uma comunidade global de contribuidores. Ele contém representações vetoriais detalhadas de elementos urbanos como logradouros (vias públicas), edificações, praças, entre outros</w:t>
      </w:r>
      <w:r w:rsidR="00D062D4">
        <w:t xml:space="preserve"> </w:t>
      </w:r>
      <w:r w:rsidR="00D062D4">
        <w:fldChar w:fldCharType="begin"/>
      </w:r>
      <w:r w:rsidR="00D062D4">
        <w:instrText xml:space="preserve"> ADDIN ZOTERO_ITEM CSL_CITATION {"citationID":"skN4SAUR","properties":{"formattedCitation":"(Haklay, 2010)","plainCitation":"(Haklay, 2010)","noteIndex":0},"citationItems":[{"id":218,"uris":["http://zotero.org/users/15531986/items/G88VAM2Y"],"itemData":{"id":218,"type":"article-journal","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container-title":"Environment and Planning B: Planning and Design","DOI":"10.1068/b35097","ISSN":"0265-8135, 1472-3417","issue":"4","journalAbbreviation":"Environ Plann B Plann Des","language":"en","license":"https://journals.sagepub.com/page/policies/text-and-data-mining-license","page":"682-703","source":"DOI.org (Crossref)","title":"How Good is Volunteered Geographical Information? A Comparative Study of OpenStreetMap and Ordnance Survey Datasets","title-short":"How Good is Volunteered Geographical Information?","volume":"37","author":[{"family":"Haklay","given":"Mordechai"}],"issued":{"date-parts":[["2010",8]]}}}],"schema":"https://github.com/citation-style-language/schema/raw/master/csl-citation.json"} </w:instrText>
      </w:r>
      <w:r w:rsidR="00D062D4">
        <w:fldChar w:fldCharType="separate"/>
      </w:r>
      <w:r w:rsidR="00D062D4" w:rsidRPr="00D062D4">
        <w:rPr>
          <w:rFonts w:cs="Arial"/>
        </w:rPr>
        <w:t>(Haklay, 2010)</w:t>
      </w:r>
      <w:r w:rsidR="00D062D4">
        <w:fldChar w:fldCharType="end"/>
      </w:r>
      <w:r>
        <w:t>.</w:t>
      </w:r>
    </w:p>
    <w:p w14:paraId="5652BD0D" w14:textId="1D8BDDDF" w:rsidR="00D14871" w:rsidRDefault="00D14871" w:rsidP="00D14871">
      <w:r>
        <w:t>O OSM foi criado em 2004 por Steve Coast, no Reino Unido, como resposta à restrição de acesso e aos altos custos de dados geográficos proprietários</w:t>
      </w:r>
      <w:r w:rsidR="00142117">
        <w:t xml:space="preserve"> </w:t>
      </w:r>
      <w:r w:rsidR="00142117">
        <w:fldChar w:fldCharType="begin"/>
      </w:r>
      <w:r w:rsidR="00142117">
        <w:instrText xml:space="preserve"> ADDIN ZOTERO_ITEM CSL_CITATION {"citationID":"3ReBti2Z","properties":{"formattedCitation":"(Haklay; Weber, 2008)","plainCitation":"(Haklay; Weber, 2008)","noteIndex":0},"citationItems":[{"id":229,"uris":["http://zotero.org/users/15531986/items/PF6L96XB"],"itemData":{"id":229,"type":"article-journal","container-title":"IEEE Pervasive Computing","DOI":"10.1109/mprv.2008.80","ISSN":"1536-1268","issue":"4","journalAbbreviation":"IEEE Pervasive Comput.","license":"https://ieeexplore.ieee.org/Xplorehelp/downloads/license-information/IEEE.html","note":"publisher: Institute of Electrical and Electronics Engineers (IEEE)","page":"12-18","source":"Crossref","title":"OpenStreetMap: User-Generated Street Maps","title-short":"OpenStreetMap","volume":"7","author":[{"family":"Haklay","given":"M."},{"family":"Weber","given":"P."}],"issued":{"date-parts":[["2008",10]]}}}],"schema":"https://github.com/citation-style-language/schema/raw/master/csl-citation.json"} </w:instrText>
      </w:r>
      <w:r w:rsidR="00142117">
        <w:fldChar w:fldCharType="separate"/>
      </w:r>
      <w:r w:rsidR="00142117" w:rsidRPr="00142117">
        <w:rPr>
          <w:rFonts w:cs="Arial"/>
        </w:rPr>
        <w:t>(Haklay; Weber, 2008)</w:t>
      </w:r>
      <w:r w:rsidR="00142117">
        <w:fldChar w:fldCharType="end"/>
      </w:r>
      <w:r>
        <w:t xml:space="preserve">. Inspirado no modelo colaborativo da Wikipedia, o projeto consolidou-se como a principal iniciativa de mapeamento livre e aberto do mundo, sustentado por uma comunidade global de voluntários </w:t>
      </w:r>
      <w:r w:rsidR="00FD4CDF">
        <w:fldChar w:fldCharType="begin"/>
      </w:r>
      <w:r w:rsidR="00FD4CDF">
        <w:instrText xml:space="preserve"> ADDIN ZOTERO_ITEM CSL_CITATION {"citationID":"bosqDuAk","properties":{"formattedCitation":"(Goodchild, 2007)","plainCitation":"(Goodchild, 2007)","noteIndex":0},"citationItems":[{"id":231,"uris":["http://zotero.org/users/15531986/items/JJBRBBWL"],"itemData":{"id":231,"type":"article-journal","container-title":"GeoJournal","DOI":"10.1007/s10708-007-9111-y","ISSN":"0343-2521, 1572-9893","issue":"4","language":"en","license":"http://www.springer.com/tdm","note":"publisher: Springer Science and Business Media LLC","page":"211-221","source":"Crossref","title":"Citizens as sensors: the world of volunteered geography","title-short":"Citizens as sensors","volume":"69","author":[{"family":"Goodchild","given":"Michael F."}],"issued":{"date-parts":[["2007",11,30]]}}}],"schema":"https://github.com/citation-style-language/schema/raw/master/csl-citation.json"} </w:instrText>
      </w:r>
      <w:r w:rsidR="00FD4CDF">
        <w:fldChar w:fldCharType="separate"/>
      </w:r>
      <w:r w:rsidR="00FD4CDF" w:rsidRPr="00FD4CDF">
        <w:rPr>
          <w:rFonts w:cs="Arial"/>
        </w:rPr>
        <w:t>(Goodchild, 2007)</w:t>
      </w:r>
      <w:r w:rsidR="00FD4CDF">
        <w:fldChar w:fldCharType="end"/>
      </w:r>
      <w:r>
        <w:t>.</w:t>
      </w:r>
    </w:p>
    <w:p w14:paraId="15F8F3F9" w14:textId="2F0341C0" w:rsidR="00D14871" w:rsidRPr="0098778D" w:rsidRDefault="00D14871" w:rsidP="00D14871">
      <w:r>
        <w:t>O banco de dados do OSM é organizado em nodes, ways e relations que representam, respectivamente, pontos discretos, linhas (logradouros e rios) e estruturas complexas. Nesse trabalho, para a espacialização das quadras do cadastro municipal, são usadas as coordenadas de trechos dos logradouros (</w:t>
      </w:r>
      <w:r w:rsidRPr="00FD4CDF">
        <w:rPr>
          <w:i/>
          <w:iCs/>
        </w:rPr>
        <w:t>ways</w:t>
      </w:r>
      <w:r>
        <w:t xml:space="preserve">), acessadas através do serviço </w:t>
      </w:r>
      <w:r w:rsidRPr="00FD4CDF">
        <w:rPr>
          <w:i/>
          <w:iCs/>
        </w:rPr>
        <w:t>API Overpass</w:t>
      </w:r>
      <w:r>
        <w:t xml:space="preserve">. A </w:t>
      </w:r>
      <w:r w:rsidRPr="00FD4CDF">
        <w:rPr>
          <w:i/>
          <w:iCs/>
        </w:rPr>
        <w:t>API Overpass</w:t>
      </w:r>
      <w:r>
        <w:t xml:space="preserve"> é um serviço de consulta especializado para extração de dados do OSM usando uma linguagem semelhante ao SQL</w:t>
      </w:r>
      <w:r w:rsidR="00FD4CDF">
        <w:t xml:space="preserve"> </w:t>
      </w:r>
      <w:r w:rsidR="00FD4CDF">
        <w:fldChar w:fldCharType="begin"/>
      </w:r>
      <w:r w:rsidR="00FD4CDF">
        <w:instrText xml:space="preserve"> ADDIN ZOTERO_ITEM CSL_CITATION {"citationID":"lapwVx5n","properties":{"formattedCitation":"(Olbricht; Paulmann, 2015)","plainCitation":"(Olbricht; Paulmann, 2015)","noteIndex":0},"citationItems":[{"id":251,"uris":["http://zotero.org/users/15531986/items/TINCCK5C"],"itemData":{"id":251,"type":"article","DOI":"10.5446/17720","language":"de","publisher":"FOSS@HFT","source":"DOI.org (Datacite)","title":"Overpass API","URL":"https://av.tib.eu/media/17720","author":[{"family":"Olbricht","given":"Roland"},{"family":"Paulmann","given":"Michael"}],"contributor":[{"family":"Olbricht","given":"Roland"}],"accessed":{"date-parts":[["2025",8,28]]},"issued":{"date-parts":[["2015"]]}}}],"schema":"https://github.com/citation-style-language/schema/raw/master/csl-citation.json"} </w:instrText>
      </w:r>
      <w:r w:rsidR="00FD4CDF">
        <w:fldChar w:fldCharType="separate"/>
      </w:r>
      <w:r w:rsidR="00FD4CDF" w:rsidRPr="00FD4CDF">
        <w:rPr>
          <w:rFonts w:cs="Arial"/>
        </w:rPr>
        <w:t>(Olbricht; Paulmann, 2015)</w:t>
      </w:r>
      <w:r w:rsidR="00FD4CDF">
        <w:fldChar w:fldCharType="end"/>
      </w:r>
      <w:r>
        <w:t>.</w:t>
      </w:r>
    </w:p>
    <w:p w14:paraId="1E89408E" w14:textId="77777777" w:rsidR="000752AD" w:rsidRPr="005650AF" w:rsidRDefault="000752AD" w:rsidP="000752AD">
      <w:pPr>
        <w:pStyle w:val="Ttulo2"/>
      </w:pPr>
      <w:bookmarkStart w:id="121" w:name="_Toc208996054"/>
      <w:r w:rsidRPr="005650AF">
        <w:t>Bancos de Dados Convencionais e Bancos de Dados Geográficos</w:t>
      </w:r>
      <w:bookmarkEnd w:id="121"/>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 xml:space="preserve">A rigor, todas as informações, sejam texto, imagens, sons ou dados geográficos são armazenadas nos SGBDs de uma forma única: uma sequência de </w:t>
      </w:r>
      <w:r w:rsidRPr="00693DE7">
        <w:rPr>
          <w:lang w:eastAsia="pt-BR"/>
        </w:rPr>
        <w:lastRenderedPageBreak/>
        <w:t>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bookmarkStart w:id="122" w:name="_Toc208996055"/>
      <w:r>
        <w:t xml:space="preserve">Modelos de </w:t>
      </w:r>
      <w:r w:rsidR="00F3740D">
        <w:t>Bancos de Dados</w:t>
      </w:r>
      <w:bookmarkEnd w:id="122"/>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bookmarkStart w:id="123" w:name="_Toc208996056"/>
      <w:r>
        <w:t xml:space="preserve">Modelo </w:t>
      </w:r>
      <w:r w:rsidR="000247D9">
        <w:t>SGBD-Relacional</w:t>
      </w:r>
      <w:bookmarkEnd w:id="123"/>
    </w:p>
    <w:p w14:paraId="4D93ACFF" w14:textId="706688C9"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D062D4">
        <w:instrText xml:space="preserve"> ADDIN ZOTERO_ITEM CSL_CITATION {"citationID":"QajF9QBs","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43F3CFA4"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lastRenderedPageBreak/>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D062D4">
        <w:rPr>
          <w:b/>
          <w:bCs/>
        </w:rPr>
        <w:instrText xml:space="preserve"> ADDIN ZOTERO_ITEM CSL_CITATION {"citationID":"toffBHyC","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423D35F2"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r w:rsidR="00721085">
        <w:t xml:space="preserve">a regras rígidas </w:t>
      </w:r>
      <w:r w:rsidR="00240B2D">
        <w:t>destinadas a</w:t>
      </w:r>
      <w:r w:rsidR="00721085">
        <w:t xml:space="preserve"> evitar a </w:t>
      </w:r>
      <w:r w:rsidR="00153CD9">
        <w:t xml:space="preserve">presença </w:t>
      </w:r>
      <w:r w:rsidR="002F7FE0">
        <w:t xml:space="preserve">de 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D062D4">
        <w:instrText xml:space="preserve"> ADDIN ZOTERO_ITEM CSL_CITATION {"citationID":"BoYIzUbg","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bookmarkStart w:id="124" w:name="_Toc208996057"/>
      <w:r>
        <w:t>Regras de integridade do SGBD-R</w:t>
      </w:r>
      <w:r w:rsidR="009A3BBD">
        <w:t>elacional</w:t>
      </w:r>
      <w:bookmarkEnd w:id="124"/>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65D56B98"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D062D4">
        <w:instrText xml:space="preserve"> ADDIN ZOTERO_ITEM CSL_CITATION {"citationID":"Kg8r5w7c","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1297F847" w:rsidR="00CD7ED6" w:rsidRDefault="004B2B88" w:rsidP="004B2B88">
      <w:r w:rsidRPr="004B2B88">
        <w:t>De acordo com C. J. Date</w:t>
      </w:r>
      <w:r>
        <w:t xml:space="preserve"> </w:t>
      </w:r>
      <w:r>
        <w:fldChar w:fldCharType="begin"/>
      </w:r>
      <w:r w:rsidR="00D062D4">
        <w:instrText xml:space="preserve"> ADDIN ZOTERO_ITEM CSL_CITATION {"citationID":"KCAeWNgg","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O resultado de um processo de normalização é a obtenção de um conjunto de tabelas. Cada tabela possui um atributo exclusivo denominado chave primária (</w:t>
      </w:r>
      <w:r w:rsidRPr="00317EA9">
        <w:rPr>
          <w:i/>
          <w:iCs/>
        </w:rPr>
        <w:t>primary key</w:t>
      </w:r>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bookmarkStart w:id="125" w:name="_Toc208996058"/>
      <w:r>
        <w:lastRenderedPageBreak/>
        <w:t>Banco de dados geográficos</w:t>
      </w:r>
      <w:bookmarkEnd w:id="125"/>
    </w:p>
    <w:p w14:paraId="41A8C4FC" w14:textId="167D1A54" w:rsidR="00A506C9" w:rsidRPr="00A506C9" w:rsidRDefault="005E276F" w:rsidP="00947FD1">
      <w:pPr>
        <w:pStyle w:val="Ttulo4"/>
      </w:pPr>
      <w:bookmarkStart w:id="126" w:name="_Toc208996059"/>
      <w:r>
        <w:t xml:space="preserve">Operações </w:t>
      </w:r>
      <w:r w:rsidR="00101140">
        <w:t>geográficas</w:t>
      </w:r>
      <w:bookmarkEnd w:id="126"/>
      <w:r w:rsidR="00424F1D">
        <w:t xml:space="preserve"> </w:t>
      </w:r>
    </w:p>
    <w:p w14:paraId="48C2E763" w14:textId="2E16B75C" w:rsidR="002170E3" w:rsidRDefault="002170E3" w:rsidP="0072516F">
      <w:pPr>
        <w:pStyle w:val="Ttulo3"/>
      </w:pPr>
      <w:bookmarkStart w:id="127" w:name="_Toc208996060"/>
      <w:r>
        <w:t>Chaves primárias de classes georreferenciadas</w:t>
      </w:r>
      <w:bookmarkEnd w:id="127"/>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blablabla pontos que se refirirão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128" w:name="_Toc208996061"/>
      <w:r w:rsidRPr="00693DE7">
        <w:t>Cadastro Imobiliário e Georreferenciamento.</w:t>
      </w:r>
      <w:bookmarkEnd w:id="128"/>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29"/>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29"/>
      <w:r w:rsidR="00B61624">
        <w:rPr>
          <w:rStyle w:val="Refdecomentrio"/>
        </w:rPr>
        <w:commentReference w:id="129"/>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30" w:name="_Toc208996062"/>
      <w:r w:rsidRPr="00693DE7">
        <w:lastRenderedPageBreak/>
        <w:t>Metodologia da pesquisa</w:t>
      </w:r>
      <w:bookmarkEnd w:id="130"/>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Prodanov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w:t>
      </w:r>
      <w:r w:rsidRPr="00A61C47">
        <w:rPr>
          <w:i/>
          <w:iCs/>
        </w:rPr>
        <w:t>SciELO</w:t>
      </w:r>
      <w:r w:rsidRPr="00F74C1C">
        <w:t xml:space="preserve">, </w:t>
      </w:r>
      <w:r w:rsidRPr="00A61C47">
        <w:rPr>
          <w:i/>
          <w:iCs/>
        </w:rPr>
        <w:t>Google Scholar</w:t>
      </w:r>
      <w:r w:rsidRPr="00F74C1C">
        <w:t xml:space="preserve"> e CAPES, utilizando palavras-chave relacionadas ao Cadastro Territorial Multifinalitário, georreferenciamento e bancos de dados geográficos. Além disso, foram empregados recursos de inteligência artificial, com destaque para o serviço </w:t>
      </w:r>
      <w:r w:rsidRPr="008179FA">
        <w:rPr>
          <w:i/>
          <w:iCs/>
        </w:rPr>
        <w:t>Research Rabbit</w:t>
      </w:r>
      <w:r w:rsidRPr="00F74C1C">
        <w: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31" w:name="_Toc208996063"/>
      <w:r w:rsidRPr="00F74C1C">
        <w:t>Ferramentas</w:t>
      </w:r>
      <w:bookmarkEnd w:id="131"/>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32" w:name="_Toc208996064"/>
      <w:r w:rsidRPr="00F74C1C">
        <w:t>Arquitetura do sistema.</w:t>
      </w:r>
      <w:bookmarkEnd w:id="132"/>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33" w:name="_Toc208996065"/>
      <w:r w:rsidRPr="00F74C1C">
        <w:lastRenderedPageBreak/>
        <w:t>Banco de dados</w:t>
      </w:r>
      <w:bookmarkEnd w:id="133"/>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34" w:name="_Toc208996066"/>
      <w:r w:rsidRPr="00F74C1C">
        <w:t>Linguagem de programação</w:t>
      </w:r>
      <w:bookmarkEnd w:id="134"/>
    </w:p>
    <w:p w14:paraId="2B6BB1E1" w14:textId="77777777" w:rsidR="000752AD" w:rsidRPr="00F74C1C" w:rsidRDefault="000752AD" w:rsidP="000752AD">
      <w:r w:rsidRPr="00F74C1C">
        <w:t xml:space="preserve">A escolha pelo </w:t>
      </w:r>
      <w:r w:rsidRPr="00F74C1C">
        <w:rPr>
          <w:i/>
          <w:iCs/>
        </w:rPr>
        <w:t xml:space="preserve">JavaScript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35" w:name="_Toc208996067"/>
      <w:r w:rsidRPr="00F74C1C">
        <w:t>Biblioteca de visualização geográfica</w:t>
      </w:r>
      <w:bookmarkEnd w:id="135"/>
    </w:p>
    <w:p w14:paraId="1A76FE32" w14:textId="77777777" w:rsidR="000752AD" w:rsidRPr="00F74C1C" w:rsidRDefault="000752AD" w:rsidP="000752AD">
      <w:r w:rsidRPr="00F74C1C">
        <w:t xml:space="preserve">O </w:t>
      </w:r>
      <w:r w:rsidRPr="00F74C1C">
        <w:rPr>
          <w:i/>
          <w:iCs/>
        </w:rPr>
        <w:t>Leaflet</w:t>
      </w:r>
      <w:r w:rsidRPr="00F74C1C">
        <w:t xml:space="preserve"> é uma biblioteca </w:t>
      </w:r>
      <w:r w:rsidRPr="00F74C1C">
        <w:rPr>
          <w:i/>
          <w:iCs/>
        </w:rPr>
        <w:t>JavaScript open-source</w:t>
      </w:r>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Foi escolhida, também, por suportar vários formatos, como GeoJSON, KML, GPXe WMS.</w:t>
      </w:r>
    </w:p>
    <w:p w14:paraId="1549EE05" w14:textId="77777777" w:rsidR="000752AD" w:rsidRPr="00F74C1C" w:rsidRDefault="000752AD" w:rsidP="000752AD">
      <w:pPr>
        <w:pStyle w:val="Ttulo4"/>
      </w:pPr>
      <w:bookmarkStart w:id="136" w:name="_Toc208996068"/>
      <w:r w:rsidRPr="00F74C1C">
        <w:t>Sistema de Informação Geográfica – SIG</w:t>
      </w:r>
      <w:bookmarkEnd w:id="136"/>
    </w:p>
    <w:p w14:paraId="503CE339" w14:textId="77777777" w:rsidR="000752AD"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72BAC4BE" w14:textId="50B653AB" w:rsidR="006C6828" w:rsidRDefault="006C6828" w:rsidP="006C6828">
      <w:pPr>
        <w:pStyle w:val="Ttulo2"/>
      </w:pPr>
      <w:bookmarkStart w:id="137" w:name="_Toc208996069"/>
      <w:r>
        <w:t>METODOLOGIA</w:t>
      </w:r>
      <w:bookmarkEnd w:id="137"/>
    </w:p>
    <w:p w14:paraId="09D2DF3F" w14:textId="6F78CFDB" w:rsidR="0015089D" w:rsidRDefault="0015089D" w:rsidP="0015089D">
      <w:pPr>
        <w:pStyle w:val="Ttulo3"/>
      </w:pPr>
      <w:bookmarkStart w:id="138" w:name="_Toc208996070"/>
      <w:r>
        <w:t>Integração das Bases</w:t>
      </w:r>
      <w:bookmarkEnd w:id="138"/>
    </w:p>
    <w:p w14:paraId="79CB1779" w14:textId="77777777" w:rsidR="0015089D" w:rsidRDefault="0015089D" w:rsidP="0015089D">
      <w:r>
        <w:t>A metodologia estabelece uma chave de identificação única (SC_ID_QUADRA) a partir da combinação dos logradouros que delimitam as quadras em ambas as bases. Essa identidade permite correlacionar e alinhar automaticamente as informações do cadastro municipal e do CNEFE. O processo de correspondência dos nomes de logradouros utiliza técnicas hierárquicas: comparação exata, métodos fonéticos e algoritmos de similaridade, podendo demandar intervenção manual em casos residuais.</w:t>
      </w:r>
    </w:p>
    <w:p w14:paraId="11EDB701" w14:textId="77777777" w:rsidR="00525D05" w:rsidRPr="00693DE7" w:rsidRDefault="00525D05" w:rsidP="00525D05">
      <w:pPr>
        <w:rPr>
          <w:lang w:eastAsia="pt-BR"/>
        </w:rPr>
      </w:pPr>
      <w:commentRangeStart w:id="139"/>
      <w:r w:rsidRPr="00693DE7">
        <w:rPr>
          <w:lang w:eastAsia="pt-BR"/>
        </w:rPr>
        <w:lastRenderedPageBreak/>
        <w:t>CIATA</w:t>
      </w:r>
      <w:commentRangeEnd w:id="139"/>
      <w:r>
        <w:rPr>
          <w:rStyle w:val="Refdecomentrio"/>
        </w:rPr>
        <w:commentReference w:id="139"/>
      </w:r>
      <w:r w:rsidRPr="00693DE7">
        <w:rPr>
          <w:lang w:eastAsia="pt-BR"/>
        </w:rPr>
        <w:t xml:space="preserve"> e CNEFE apresentam atributos com funções semelhantes que, embora não sejam coincidentes em seu conteúdo, formam uma estrutura bastante harmônica. Em tese, a concatenação dos atributos [NOM_TIPO_SEGLOGR] + [NOM_TITULO_SEGLOGR] + [NOM_SEGLOGR] + [NUM_ENDERECO] da base de dados CNEFE pode ser conectada à concatenação dos atributos [NUM_ENDERECO] + [nrEndereco] + [complementoEndereco] do CIATA para permitir uma geolocalização aproximada e o tamanho do terreno. </w:t>
      </w:r>
    </w:p>
    <w:p w14:paraId="67926F10" w14:textId="5E16E087" w:rsidR="00525D05" w:rsidRPr="00693DE7" w:rsidRDefault="00525D05" w:rsidP="00525D05">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636D01" w:rsidRPr="00693DE7">
        <w:t xml:space="preserve">Tabela </w:t>
      </w:r>
      <w:r w:rsidR="00636D01">
        <w:rPr>
          <w:noProof/>
        </w:rPr>
        <w:t>3</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00636D01" w:rsidRPr="00693DE7">
        <w:t xml:space="preserve">Tabela </w:t>
      </w:r>
      <w:r w:rsidR="00636D01">
        <w:rPr>
          <w:noProof/>
        </w:rPr>
        <w:t>4</w:t>
      </w:r>
      <w:r w:rsidRPr="00693DE7">
        <w:rPr>
          <w:lang w:eastAsia="pt-BR"/>
        </w:rPr>
        <w:fldChar w:fldCharType="end"/>
      </w:r>
      <w:r w:rsidRPr="00693DE7">
        <w:rPr>
          <w:lang w:eastAsia="pt-BR"/>
        </w:rPr>
        <w:t xml:space="preserve">, os atributos do CIATA. </w:t>
      </w:r>
    </w:p>
    <w:p w14:paraId="77BBA083" w14:textId="78CD3684" w:rsidR="00525D05" w:rsidRPr="00693DE7" w:rsidRDefault="00525D05" w:rsidP="00525D05">
      <w:pPr>
        <w:pStyle w:val="Legenda"/>
        <w:keepLines w:val="0"/>
      </w:pPr>
      <w:bookmarkStart w:id="140" w:name="_Ref191973167"/>
      <w:r w:rsidRPr="00693DE7">
        <w:t xml:space="preserve">Tabela </w:t>
      </w:r>
      <w:r>
        <w:fldChar w:fldCharType="begin"/>
      </w:r>
      <w:r>
        <w:instrText xml:space="preserve"> SEQ Tabela \* ARABIC </w:instrText>
      </w:r>
      <w:r>
        <w:fldChar w:fldCharType="separate"/>
      </w:r>
      <w:r w:rsidR="00636D01">
        <w:rPr>
          <w:noProof/>
        </w:rPr>
        <w:t>3</w:t>
      </w:r>
      <w:r>
        <w:rPr>
          <w:noProof/>
        </w:rPr>
        <w:fldChar w:fldCharType="end"/>
      </w:r>
      <w:bookmarkEnd w:id="140"/>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4DB07165"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409AA69" w14:textId="77777777" w:rsidR="00525D05" w:rsidRDefault="00525D05" w:rsidP="00B26D35">
            <w:pPr>
              <w:keepNext/>
              <w:ind w:firstLine="0"/>
              <w:jc w:val="left"/>
              <w:rPr>
                <w:b w:val="0"/>
                <w:bCs w:val="0"/>
              </w:rPr>
            </w:pPr>
          </w:p>
          <w:p w14:paraId="31DB82D8" w14:textId="77777777" w:rsidR="00525D05" w:rsidRPr="00693DE7" w:rsidRDefault="00525D05" w:rsidP="00B26D35">
            <w:pPr>
              <w:keepNext/>
              <w:ind w:firstLine="0"/>
              <w:jc w:val="left"/>
              <w:rPr>
                <w:rFonts w:ascii="Times New Roman" w:eastAsia="Times New Roman" w:hAnsi="Times New Roman" w:cs="Times New Roman"/>
                <w:sz w:val="20"/>
                <w:szCs w:val="24"/>
                <w:lang w:eastAsia="pt-BR"/>
              </w:rPr>
            </w:pPr>
          </w:p>
        </w:tc>
        <w:tc>
          <w:tcPr>
            <w:tcW w:w="1770" w:type="dxa"/>
            <w:noWrap/>
            <w:hideMark/>
          </w:tcPr>
          <w:p w14:paraId="4D376652"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615D2710"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2D304940"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4FB0EB4" w14:textId="77777777" w:rsidR="00525D05" w:rsidRPr="00693DE7" w:rsidRDefault="00525D05" w:rsidP="00B26D35">
            <w:pPr>
              <w:keepNext/>
              <w:ind w:firstLine="0"/>
              <w:jc w:val="left"/>
              <w:rPr>
                <w:sz w:val="22"/>
                <w:szCs w:val="20"/>
              </w:rPr>
            </w:pPr>
            <w:r w:rsidRPr="00693DE7">
              <w:rPr>
                <w:sz w:val="22"/>
                <w:szCs w:val="20"/>
              </w:rPr>
              <w:t>COD_UNICO_ENDERECO</w:t>
            </w:r>
          </w:p>
        </w:tc>
        <w:tc>
          <w:tcPr>
            <w:tcW w:w="1770" w:type="dxa"/>
            <w:noWrap/>
          </w:tcPr>
          <w:p w14:paraId="2E6FCF28"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126AFB1D"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525D05" w:rsidRPr="00693DE7" w14:paraId="01B2894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076DB31" w14:textId="77777777" w:rsidR="00525D05" w:rsidRPr="00693DE7" w:rsidRDefault="00525D05" w:rsidP="00B26D35">
            <w:pPr>
              <w:keepNext/>
              <w:ind w:firstLine="0"/>
              <w:jc w:val="left"/>
              <w:rPr>
                <w:sz w:val="22"/>
                <w:szCs w:val="20"/>
              </w:rPr>
            </w:pPr>
            <w:r w:rsidRPr="00693DE7">
              <w:rPr>
                <w:sz w:val="22"/>
                <w:szCs w:val="20"/>
              </w:rPr>
              <w:t>COD_SETOR</w:t>
            </w:r>
          </w:p>
        </w:tc>
        <w:tc>
          <w:tcPr>
            <w:tcW w:w="1770" w:type="dxa"/>
            <w:noWrap/>
          </w:tcPr>
          <w:p w14:paraId="5AC3B074"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055413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525D05" w:rsidRPr="00693DE7" w14:paraId="049A6F33"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9487302" w14:textId="77777777" w:rsidR="00525D05" w:rsidRPr="00693DE7" w:rsidRDefault="00525D05" w:rsidP="00B26D35">
            <w:pPr>
              <w:keepNext/>
              <w:ind w:firstLine="0"/>
              <w:jc w:val="left"/>
              <w:rPr>
                <w:sz w:val="22"/>
                <w:szCs w:val="20"/>
              </w:rPr>
            </w:pPr>
            <w:r w:rsidRPr="00693DE7">
              <w:rPr>
                <w:sz w:val="22"/>
                <w:szCs w:val="20"/>
              </w:rPr>
              <w:t>NUM_QUADRA</w:t>
            </w:r>
          </w:p>
        </w:tc>
        <w:tc>
          <w:tcPr>
            <w:tcW w:w="1770" w:type="dxa"/>
            <w:noWrap/>
          </w:tcPr>
          <w:p w14:paraId="2B70D8E4"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233D600C" w14:textId="77777777" w:rsidR="00525D05" w:rsidRPr="00693DE7" w:rsidRDefault="00525D05" w:rsidP="00B26D35">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525D05" w:rsidRPr="00693DE7" w14:paraId="71FF69F0"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A8AB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68D7957B"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318E8459"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43781D0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525D05" w:rsidRPr="00693DE7" w14:paraId="4EAAA147"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9023CE"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2ABA8D59"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51CD5E61"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525D05" w:rsidRPr="00693DE7" w14:paraId="09F86F9A"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FA0C2B"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4DB18C43"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2F5EBA7D"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60251736"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525D05" w:rsidRPr="00693DE7" w14:paraId="10985D48"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ADE1986"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5585F475"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0F0010FC"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525D05" w:rsidRPr="00693DE7" w14:paraId="5935BCC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03F3C71"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54FE981C"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61E5AF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15939131"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525D05" w:rsidRPr="00693DE7" w14:paraId="7469ABA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D97C5B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bookmarkStart w:id="141" w:name="_Hlk191972604"/>
            <w:r w:rsidRPr="00693DE7">
              <w:rPr>
                <w:sz w:val="22"/>
                <w:szCs w:val="20"/>
              </w:rPr>
              <w:t>VAL_COMP_ELEM1</w:t>
            </w:r>
          </w:p>
        </w:tc>
        <w:tc>
          <w:tcPr>
            <w:tcW w:w="1770" w:type="dxa"/>
            <w:noWrap/>
          </w:tcPr>
          <w:p w14:paraId="4288790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0899193B"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525D05" w:rsidRPr="00693DE7" w14:paraId="727119BE"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4EBCB0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34D810BA"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600672DB" w14:textId="77777777" w:rsidR="00525D05" w:rsidRPr="00693DE7" w:rsidRDefault="00525D05" w:rsidP="00B26D35">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525D05" w:rsidRPr="00693DE7" w14:paraId="7E767C3D"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7F57439"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1E78A59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1576826E"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525D05" w:rsidRPr="00693DE7" w14:paraId="576606A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2893E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063ED872"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34024D8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525D05" w:rsidRPr="00693DE7" w14:paraId="7593B10E"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019BB6A" w14:textId="77777777" w:rsidR="00525D05" w:rsidRPr="00693DE7" w:rsidRDefault="00525D05" w:rsidP="00B26D35">
            <w:pPr>
              <w:ind w:firstLine="0"/>
              <w:jc w:val="left"/>
              <w:rPr>
                <w:sz w:val="22"/>
                <w:szCs w:val="20"/>
              </w:rPr>
            </w:pPr>
            <w:r w:rsidRPr="00693DE7">
              <w:rPr>
                <w:sz w:val="22"/>
                <w:szCs w:val="20"/>
              </w:rPr>
              <w:t>NUM_FACE</w:t>
            </w:r>
          </w:p>
        </w:tc>
        <w:tc>
          <w:tcPr>
            <w:tcW w:w="1770" w:type="dxa"/>
            <w:noWrap/>
          </w:tcPr>
          <w:p w14:paraId="76379251"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4CF5323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141"/>
    <w:p w14:paraId="3DFC60D2" w14:textId="77777777" w:rsidR="00525D05" w:rsidRPr="00693DE7" w:rsidRDefault="00525D05" w:rsidP="00525D05">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161B2026" w14:textId="77777777" w:rsidR="00525D05" w:rsidRPr="00693DE7" w:rsidRDefault="00525D05" w:rsidP="00525D05">
      <w:pPr>
        <w:rPr>
          <w:lang w:eastAsia="pt-BR"/>
        </w:rPr>
      </w:pPr>
    </w:p>
    <w:p w14:paraId="29AD0CB3" w14:textId="67667559" w:rsidR="00525D05" w:rsidRPr="00693DE7" w:rsidRDefault="00525D05" w:rsidP="00525D05">
      <w:pPr>
        <w:pStyle w:val="Legenda"/>
      </w:pPr>
      <w:bookmarkStart w:id="142" w:name="_Ref191994451"/>
      <w:bookmarkStart w:id="143" w:name="_Ref192511452"/>
      <w:r w:rsidRPr="00693DE7">
        <w:t xml:space="preserve">Tabela </w:t>
      </w:r>
      <w:r>
        <w:fldChar w:fldCharType="begin"/>
      </w:r>
      <w:r>
        <w:instrText xml:space="preserve"> SEQ Tabela \* ARABIC </w:instrText>
      </w:r>
      <w:r>
        <w:fldChar w:fldCharType="separate"/>
      </w:r>
      <w:r w:rsidR="00636D01">
        <w:rPr>
          <w:noProof/>
        </w:rPr>
        <w:t>4</w:t>
      </w:r>
      <w:r>
        <w:rPr>
          <w:noProof/>
        </w:rPr>
        <w:fldChar w:fldCharType="end"/>
      </w:r>
      <w:bookmarkEnd w:id="142"/>
      <w:r w:rsidRPr="00693DE7">
        <w:t>:Principais atributos do CIATA utilizados no projeto</w:t>
      </w:r>
      <w:bookmarkEnd w:id="143"/>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60E8E002"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CD0006" w14:textId="77777777" w:rsidR="00525D05" w:rsidRPr="00693DE7" w:rsidRDefault="00525D05" w:rsidP="00B26D3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4986CD95"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3899A14"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1A44B4B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0E69866" w14:textId="77777777" w:rsidR="00525D05" w:rsidRPr="00693DE7" w:rsidRDefault="00525D05" w:rsidP="00B26D35">
            <w:pPr>
              <w:ind w:firstLine="0"/>
              <w:jc w:val="left"/>
              <w:rPr>
                <w:sz w:val="22"/>
                <w:szCs w:val="20"/>
              </w:rPr>
            </w:pPr>
            <w:r w:rsidRPr="00693DE7">
              <w:rPr>
                <w:sz w:val="22"/>
                <w:szCs w:val="20"/>
              </w:rPr>
              <w:t>InscricaoCadastral</w:t>
            </w:r>
          </w:p>
        </w:tc>
        <w:tc>
          <w:tcPr>
            <w:tcW w:w="1770" w:type="dxa"/>
            <w:noWrap/>
          </w:tcPr>
          <w:p w14:paraId="09715B92"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5CD2B3B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525D05" w:rsidRPr="00693DE7" w14:paraId="3A72BA1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8D4BBE6" w14:textId="77777777" w:rsidR="00525D05" w:rsidRPr="00693DE7" w:rsidRDefault="00525D05" w:rsidP="00B26D35">
            <w:pPr>
              <w:ind w:firstLine="0"/>
              <w:jc w:val="left"/>
              <w:rPr>
                <w:sz w:val="22"/>
                <w:szCs w:val="20"/>
              </w:rPr>
            </w:pPr>
            <w:r w:rsidRPr="00693DE7">
              <w:rPr>
                <w:sz w:val="22"/>
                <w:szCs w:val="20"/>
              </w:rPr>
              <w:t>nmLogradouro</w:t>
            </w:r>
          </w:p>
        </w:tc>
        <w:tc>
          <w:tcPr>
            <w:tcW w:w="1770" w:type="dxa"/>
            <w:noWrap/>
          </w:tcPr>
          <w:p w14:paraId="743938F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524BA12A"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525D05" w:rsidRPr="00693DE7" w14:paraId="67CFEA2F"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E59415E" w14:textId="77777777" w:rsidR="00525D05" w:rsidRPr="00693DE7" w:rsidRDefault="00525D05" w:rsidP="00B26D35">
            <w:pPr>
              <w:ind w:firstLine="0"/>
              <w:jc w:val="left"/>
              <w:rPr>
                <w:sz w:val="22"/>
                <w:szCs w:val="20"/>
              </w:rPr>
            </w:pPr>
            <w:r w:rsidRPr="00693DE7">
              <w:rPr>
                <w:sz w:val="22"/>
                <w:szCs w:val="20"/>
              </w:rPr>
              <w:t>nrEndereco</w:t>
            </w:r>
          </w:p>
        </w:tc>
        <w:tc>
          <w:tcPr>
            <w:tcW w:w="1770" w:type="dxa"/>
            <w:noWrap/>
          </w:tcPr>
          <w:p w14:paraId="212DA484"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6F0D2EF9" w14:textId="77777777" w:rsidR="00525D05" w:rsidRPr="00693DE7" w:rsidRDefault="00525D05" w:rsidP="00B26D3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525D05" w:rsidRPr="00693DE7" w14:paraId="42045DA8"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E58044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lastRenderedPageBreak/>
              <w:t>complementoEndereco</w:t>
            </w:r>
          </w:p>
        </w:tc>
        <w:tc>
          <w:tcPr>
            <w:tcW w:w="1770" w:type="dxa"/>
            <w:noWrap/>
            <w:hideMark/>
          </w:tcPr>
          <w:p w14:paraId="01A93DF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54BBC1B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 102</w:t>
            </w:r>
          </w:p>
        </w:tc>
      </w:tr>
      <w:tr w:rsidR="00525D05" w:rsidRPr="00693DE7" w14:paraId="1F050D7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C89CDD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0DAAD32E"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6D743AEA"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525D05" w:rsidRPr="00693DE7" w14:paraId="17891EFB"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FE305DF"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6364FBD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341EAABF"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525D05" w:rsidRPr="00693DE7" w14:paraId="3F94EBF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764281"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0DE1EEA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2F8C974B"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4F2C5245" w14:textId="77777777" w:rsidR="00525D05" w:rsidRPr="00693DE7" w:rsidRDefault="00525D05" w:rsidP="00525D05">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725CF31C" w14:textId="77777777" w:rsidR="00525D05" w:rsidRPr="00693DE7" w:rsidRDefault="00525D05" w:rsidP="00525D05">
      <w:pPr>
        <w:spacing w:before="240"/>
        <w:rPr>
          <w:rFonts w:cs="Arial"/>
          <w:lang w:eastAsia="pt-BR"/>
        </w:rPr>
      </w:pPr>
      <w:ins w:id="144" w:author="Marco Aurélio Barbiero" w:date="2025-04-24T21:38:00Z" w16du:dateUtc="2025-04-25T00:38:00Z">
        <w:r>
          <w:rPr>
            <w:lang w:eastAsia="pt-BR"/>
          </w:rPr>
          <w:t>É natural</w:t>
        </w:r>
        <w:r w:rsidRPr="00693DE7">
          <w:rPr>
            <w:lang w:eastAsia="pt-BR"/>
          </w:rPr>
          <w:t xml:space="preserve"> </w:t>
        </w:r>
      </w:ins>
      <w:r w:rsidRPr="00693DE7">
        <w:rPr>
          <w:lang w:eastAsia="pt-BR"/>
        </w:rPr>
        <w:t xml:space="preserve">que, sendo produtores de dados sem hierarquia ou coordenação entre si, prefeituras e IBGE não produziriam valores completamente coincidentes, como explica </w:t>
      </w:r>
      <w:commentRangeStart w:id="145"/>
      <w:r w:rsidRPr="00693DE7">
        <w:rPr>
          <w:lang w:eastAsia="pt-BR"/>
        </w:rPr>
        <w:t xml:space="preserve">Macedo (2023) </w:t>
      </w:r>
      <w:commentRangeEnd w:id="145"/>
      <w:r>
        <w:rPr>
          <w:rStyle w:val="Refdecomentrio"/>
        </w:rPr>
        <w:commentReference w:id="145"/>
      </w:r>
      <w:r w:rsidRPr="00693DE7">
        <w:rPr>
          <w:rFonts w:cs="Arial"/>
          <w:vanish/>
          <w:lang w:eastAsia="pt-BR"/>
        </w:rPr>
        <w:t>(Macedo, 2023)</w:t>
      </w:r>
      <w:r w:rsidRPr="00693DE7">
        <w:rPr>
          <w:rFonts w:cs="Arial"/>
          <w:lang w:eastAsia="pt-BR"/>
        </w:rPr>
        <w:t>:</w:t>
      </w:r>
    </w:p>
    <w:p w14:paraId="72E77566" w14:textId="77777777" w:rsidR="00525D05" w:rsidRPr="00693DE7" w:rsidRDefault="00525D05" w:rsidP="00504FCA">
      <w:pPr>
        <w:pStyle w:val="Citao"/>
      </w:pPr>
      <w:r w:rsidRPr="00693DE7">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348FD08D" w14:textId="77777777" w:rsidR="00525D05" w:rsidRPr="00693DE7" w:rsidRDefault="00525D05" w:rsidP="00504FCA">
      <w:pPr>
        <w:pStyle w:val="Citao"/>
      </w:pPr>
      <w:r w:rsidRPr="00693DE7">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fldChar w:fldCharType="begin"/>
      </w:r>
      <w:r w:rsidRPr="00693DE7">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fldChar w:fldCharType="separate"/>
      </w:r>
      <w:r w:rsidRPr="00693DE7">
        <w:t>(Coelho, 2010)</w:t>
      </w:r>
      <w:r w:rsidRPr="00693DE7">
        <w:fldChar w:fldCharType="end"/>
      </w:r>
      <w:r w:rsidRPr="00693DE7">
        <w:t>.</w:t>
      </w:r>
    </w:p>
    <w:p w14:paraId="0C408CDD" w14:textId="77777777" w:rsidR="00525D05" w:rsidRPr="00693DE7" w:rsidRDefault="00525D05" w:rsidP="00504FCA">
      <w:pPr>
        <w:pStyle w:val="Citao"/>
      </w:pPr>
      <w:r w:rsidRPr="00693DE7">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2368B362" w14:textId="77777777" w:rsidR="00525D05" w:rsidRPr="00693DE7" w:rsidRDefault="00525D05" w:rsidP="00504FCA">
      <w:pPr>
        <w:pStyle w:val="Citao"/>
      </w:pPr>
      <w:r w:rsidRPr="00693DE7">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2B679D1" w14:textId="77777777" w:rsidR="00525D05" w:rsidRPr="00693DE7" w:rsidRDefault="00525D05" w:rsidP="00504FCA">
      <w:pPr>
        <w:pStyle w:val="Citao"/>
      </w:pPr>
      <w:r w:rsidRPr="00693DE7">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w:t>
      </w:r>
      <w:r w:rsidRPr="00693DE7">
        <w:lastRenderedPageBreak/>
        <w:t xml:space="preserve">um conjunto unívoco das representações a partir dos diversos conjuntos construídos por diferentes produtores de dados. </w:t>
      </w:r>
    </w:p>
    <w:p w14:paraId="2D6BF7C8" w14:textId="77777777" w:rsidR="00525D05" w:rsidRPr="00693DE7" w:rsidRDefault="00525D05" w:rsidP="00504FCA">
      <w:pPr>
        <w:pStyle w:val="Citao"/>
      </w:pPr>
      <w:r w:rsidRPr="00693DE7">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220D779F" w14:textId="77777777" w:rsidR="00525D05" w:rsidRPr="00693DE7" w:rsidRDefault="00525D05" w:rsidP="00504FCA">
      <w:pPr>
        <w:pStyle w:val="Citao"/>
      </w:pPr>
      <w:r w:rsidRPr="00693DE7">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79B2CF92" w14:textId="77777777" w:rsidR="00525D05" w:rsidRPr="00693DE7" w:rsidRDefault="00525D05" w:rsidP="00504FCA">
      <w:pPr>
        <w:pStyle w:val="Citao"/>
      </w:pPr>
      <w:r w:rsidRPr="00693DE7">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5BD218D0" w14:textId="77777777" w:rsidR="00525D05" w:rsidRPr="00693DE7" w:rsidRDefault="00525D05" w:rsidP="00504FCA">
      <w:pPr>
        <w:pStyle w:val="Citao"/>
      </w:pPr>
      <w:r w:rsidRPr="00693DE7">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260EB84F" w14:textId="77777777" w:rsidR="00525D05" w:rsidRPr="00693DE7" w:rsidRDefault="00525D05" w:rsidP="00525D05">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1DC172E3" w14:textId="77777777" w:rsidR="00525D05" w:rsidRPr="00693DE7" w:rsidRDefault="00525D05" w:rsidP="00525D05">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21612D2F" w14:textId="77777777" w:rsidR="00525D05" w:rsidRPr="00693DE7" w:rsidRDefault="00525D05" w:rsidP="00525D05">
      <w:pPr>
        <w:rPr>
          <w:lang w:eastAsia="pt-BR"/>
        </w:rPr>
      </w:pPr>
      <w:r w:rsidRPr="00693DE7">
        <w:rPr>
          <w:lang w:eastAsia="pt-BR"/>
        </w:rPr>
        <w:lastRenderedPageBreak/>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280F18D3" w14:textId="406C9F4B" w:rsidR="00525D05" w:rsidRPr="00693DE7" w:rsidRDefault="00525D05" w:rsidP="00525D05">
      <w:r w:rsidRPr="00693DE7">
        <w:t xml:space="preserve">Na </w:t>
      </w:r>
      <w:r w:rsidRPr="00693DE7">
        <w:fldChar w:fldCharType="begin"/>
      </w:r>
      <w:r w:rsidRPr="00693DE7">
        <w:instrText xml:space="preserve"> REF _Ref192056355 \h </w:instrText>
      </w:r>
      <w:r w:rsidRPr="00693DE7">
        <w:fldChar w:fldCharType="separate"/>
      </w:r>
      <w:r w:rsidR="00636D01" w:rsidRPr="00693DE7">
        <w:t xml:space="preserve">Figura </w:t>
      </w:r>
      <w:r w:rsidR="00636D01">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66382BB2" w14:textId="36C23EF2" w:rsidR="00525D05" w:rsidRPr="00693DE7" w:rsidRDefault="00525D05" w:rsidP="00525D05">
      <w:pPr>
        <w:pStyle w:val="Legenda"/>
      </w:pPr>
      <w:bookmarkStart w:id="146" w:name="_Ref192056355"/>
      <w:r w:rsidRPr="00693DE7">
        <w:t xml:space="preserve">Figura </w:t>
      </w:r>
      <w:r>
        <w:fldChar w:fldCharType="begin"/>
      </w:r>
      <w:r>
        <w:instrText xml:space="preserve"> SEQ Figura \* ARABIC </w:instrText>
      </w:r>
      <w:r>
        <w:fldChar w:fldCharType="separate"/>
      </w:r>
      <w:r w:rsidR="00636D01">
        <w:rPr>
          <w:noProof/>
        </w:rPr>
        <w:t>10</w:t>
      </w:r>
      <w:r>
        <w:rPr>
          <w:noProof/>
        </w:rPr>
        <w:fldChar w:fldCharType="end"/>
      </w:r>
      <w:bookmarkEnd w:id="146"/>
      <w:r w:rsidRPr="00693DE7">
        <w:t>:Agrupamento de endereços por logradouro</w:t>
      </w:r>
    </w:p>
    <w:tbl>
      <w:tblPr>
        <w:tblStyle w:val="Tabelacomgrade"/>
        <w:tblW w:w="0" w:type="auto"/>
        <w:tblLook w:val="04A0" w:firstRow="1" w:lastRow="0" w:firstColumn="1" w:lastColumn="0" w:noHBand="0" w:noVBand="1"/>
      </w:tblPr>
      <w:tblGrid>
        <w:gridCol w:w="9061"/>
      </w:tblGrid>
      <w:tr w:rsidR="00525D05" w:rsidRPr="00693DE7" w14:paraId="26272CCE" w14:textId="77777777" w:rsidTr="00B26D35">
        <w:tc>
          <w:tcPr>
            <w:tcW w:w="9061" w:type="dxa"/>
          </w:tcPr>
          <w:p w14:paraId="13F12BBA" w14:textId="77777777" w:rsidR="00525D05" w:rsidRPr="00693DE7" w:rsidRDefault="00525D05" w:rsidP="00B26D35">
            <w:pPr>
              <w:ind w:firstLine="0"/>
              <w:jc w:val="center"/>
              <w:rPr>
                <w:lang w:eastAsia="pt-BR"/>
              </w:rPr>
            </w:pPr>
            <w:r w:rsidRPr="00693DE7">
              <w:rPr>
                <w:noProof/>
                <w:lang w:eastAsia="pt-BR"/>
              </w:rPr>
              <w:drawing>
                <wp:inline distT="0" distB="0" distL="0" distR="0" wp14:anchorId="26E0209B" wp14:editId="7F4FB3C5">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47EE9115" w14:textId="77777777" w:rsidR="00525D05" w:rsidRPr="00693DE7" w:rsidRDefault="00525D05" w:rsidP="00525D05">
      <w:pPr>
        <w:rPr>
          <w:lang w:eastAsia="pt-BR"/>
        </w:rPr>
      </w:pPr>
    </w:p>
    <w:p w14:paraId="2640BFF4" w14:textId="7696F363" w:rsidR="00525D05" w:rsidRPr="00693DE7" w:rsidRDefault="00525D05" w:rsidP="00525D05">
      <w:r w:rsidRPr="00693DE7">
        <w:t xml:space="preserve">A imagem mostrada na </w:t>
      </w:r>
      <w:r w:rsidRPr="00693DE7">
        <w:fldChar w:fldCharType="begin"/>
      </w:r>
      <w:r w:rsidRPr="00693DE7">
        <w:instrText xml:space="preserve"> REF _Ref192056800 \h </w:instrText>
      </w:r>
      <w:r w:rsidRPr="00693DE7">
        <w:fldChar w:fldCharType="separate"/>
      </w:r>
      <w:r w:rsidR="00636D01" w:rsidRPr="00693DE7">
        <w:t xml:space="preserve">Figura </w:t>
      </w:r>
      <w:r w:rsidR="00636D01">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1D10A7A5" w14:textId="34D20310" w:rsidR="00525D05" w:rsidRPr="00693DE7" w:rsidRDefault="00525D05" w:rsidP="00525D05">
      <w:pPr>
        <w:pStyle w:val="Legenda"/>
      </w:pPr>
      <w:bookmarkStart w:id="147" w:name="_Ref192056800"/>
      <w:r w:rsidRPr="00693DE7">
        <w:lastRenderedPageBreak/>
        <w:t xml:space="preserve">Figura </w:t>
      </w:r>
      <w:r>
        <w:fldChar w:fldCharType="begin"/>
      </w:r>
      <w:r>
        <w:instrText xml:space="preserve"> SEQ Figura \* ARABIC </w:instrText>
      </w:r>
      <w:r>
        <w:fldChar w:fldCharType="separate"/>
      </w:r>
      <w:r w:rsidR="00636D01">
        <w:rPr>
          <w:noProof/>
        </w:rPr>
        <w:t>11</w:t>
      </w:r>
      <w:r>
        <w:rPr>
          <w:noProof/>
        </w:rPr>
        <w:fldChar w:fldCharType="end"/>
      </w:r>
      <w:bookmarkEnd w:id="147"/>
      <w:r w:rsidRPr="00693DE7">
        <w:t>:Agrupamento de endereços por quadras</w:t>
      </w:r>
    </w:p>
    <w:tbl>
      <w:tblPr>
        <w:tblStyle w:val="Tabelacomgrade"/>
        <w:tblW w:w="0" w:type="auto"/>
        <w:tblLook w:val="04A0" w:firstRow="1" w:lastRow="0" w:firstColumn="1" w:lastColumn="0" w:noHBand="0" w:noVBand="1"/>
      </w:tblPr>
      <w:tblGrid>
        <w:gridCol w:w="9061"/>
      </w:tblGrid>
      <w:tr w:rsidR="00525D05" w:rsidRPr="00693DE7" w14:paraId="3C97CEAA" w14:textId="77777777" w:rsidTr="00B26D35">
        <w:tc>
          <w:tcPr>
            <w:tcW w:w="9061" w:type="dxa"/>
          </w:tcPr>
          <w:p w14:paraId="22FC1AAB" w14:textId="77777777" w:rsidR="00525D05" w:rsidRPr="00693DE7" w:rsidRDefault="00525D05" w:rsidP="00B26D35">
            <w:pPr>
              <w:ind w:firstLine="0"/>
              <w:jc w:val="center"/>
              <w:rPr>
                <w:lang w:eastAsia="pt-BR"/>
              </w:rPr>
            </w:pPr>
            <w:r w:rsidRPr="00693DE7">
              <w:rPr>
                <w:noProof/>
                <w:lang w:eastAsia="pt-BR"/>
              </w:rPr>
              <w:drawing>
                <wp:inline distT="0" distB="0" distL="0" distR="0" wp14:anchorId="2FB08820" wp14:editId="2262FB55">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793218C8" w14:textId="77777777" w:rsidR="00525D05" w:rsidRDefault="00525D05" w:rsidP="0015089D"/>
    <w:p w14:paraId="7F5087DF" w14:textId="77777777" w:rsidR="0015089D" w:rsidRDefault="0015089D" w:rsidP="0015089D">
      <w:r>
        <w:t>6.4.5</w:t>
      </w:r>
      <w:r>
        <w:tab/>
        <w:t>Representação Gráfica</w:t>
      </w:r>
    </w:p>
    <w:p w14:paraId="709E8CDE" w14:textId="4F796D39" w:rsidR="006919DF" w:rsidRPr="006919DF" w:rsidRDefault="0015089D" w:rsidP="0015089D">
      <w:r>
        <w:t>O desenho da quadra é realizado alinhando o centro de uma face do polígono CIATA ao centroide da face mais povoada do CNEFE, com dimensões ajustadas conforme o cadastro municipal. O ângulo do polígono pode ser refinado com os dados do OSM. A acurácia é validada pela métrica Raiz do Erro Médio Quadrático (REMQ).</w:t>
      </w:r>
    </w:p>
    <w:p w14:paraId="4AE5DE65" w14:textId="77777777" w:rsidR="000752AD" w:rsidRPr="00F74C1C" w:rsidRDefault="000752AD" w:rsidP="000752AD">
      <w:pPr>
        <w:pStyle w:val="Ttulo2"/>
      </w:pPr>
      <w:bookmarkStart w:id="148" w:name="_Toc208996071"/>
      <w:r w:rsidRPr="00F74C1C">
        <w:t>Etapas</w:t>
      </w:r>
      <w:bookmarkEnd w:id="148"/>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149" w:name="_Ref192830623"/>
      <w:bookmarkStart w:id="150" w:name="_Toc208996072"/>
      <w:r w:rsidRPr="00693DE7">
        <w:t>Obter dados dos lotes de municípios parceiros</w:t>
      </w:r>
      <w:bookmarkEnd w:id="149"/>
      <w:bookmarkEnd w:id="150"/>
    </w:p>
    <w:p w14:paraId="27B456B2" w14:textId="368937A3"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151"/>
      <w:r w:rsidRPr="00F74C1C">
        <w:fldChar w:fldCharType="begin"/>
      </w:r>
      <w:r w:rsidRPr="00F74C1C">
        <w:instrText xml:space="preserve"> REF _Ref191994451 \h </w:instrText>
      </w:r>
      <w:r w:rsidRPr="00F74C1C">
        <w:fldChar w:fldCharType="separate"/>
      </w:r>
      <w:r w:rsidR="00636D01" w:rsidRPr="00693DE7">
        <w:t xml:space="preserve">Tabela </w:t>
      </w:r>
      <w:r w:rsidR="00636D01">
        <w:rPr>
          <w:noProof/>
        </w:rPr>
        <w:t>4</w:t>
      </w:r>
      <w:r w:rsidRPr="00F74C1C">
        <w:fldChar w:fldCharType="end"/>
      </w:r>
      <w:r w:rsidRPr="00F74C1C">
        <w:t>.</w:t>
      </w:r>
      <w:commentRangeEnd w:id="151"/>
      <w:r w:rsidR="008B0D55">
        <w:rPr>
          <w:rStyle w:val="Refdecomentrio"/>
        </w:rPr>
        <w:commentReference w:id="151"/>
      </w:r>
    </w:p>
    <w:p w14:paraId="4C6EC241" w14:textId="58EC4CEC"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00636D01" w:rsidRPr="00693DE7">
        <w:t xml:space="preserve">Tabela </w:t>
      </w:r>
      <w:r w:rsidR="00636D01">
        <w:rPr>
          <w:noProof/>
        </w:rPr>
        <w:t>4</w:t>
      </w:r>
      <w:r w:rsidRPr="00693DE7">
        <w:fldChar w:fldCharType="end"/>
      </w:r>
      <w:r w:rsidRPr="00693DE7">
        <w:t>.</w:t>
      </w:r>
    </w:p>
    <w:p w14:paraId="501F1E6A" w14:textId="05A94974"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rsidR="00636D01">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00636D01">
        <w:rPr>
          <w:lang w:eastAsia="pt-BR"/>
        </w:rPr>
        <w:t xml:space="preserve">O </w:t>
      </w:r>
      <w:r w:rsidR="00636D01"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152" w:name="_Toc208996073"/>
      <w:r w:rsidRPr="00693DE7">
        <w:t>Definir e povoar um banco de dados relacional com os dados dos imóveis.</w:t>
      </w:r>
      <w:bookmarkEnd w:id="152"/>
    </w:p>
    <w:p w14:paraId="7D3D7409" w14:textId="4E504478"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rsidR="00636D01">
        <w:t>4.3.1</w:t>
      </w:r>
      <w:r>
        <w:fldChar w:fldCharType="end"/>
      </w:r>
      <w:r w:rsidRPr="00F74C1C">
        <w:t>.</w:t>
      </w:r>
    </w:p>
    <w:p w14:paraId="399965F2" w14:textId="569597A0"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00636D01" w:rsidRPr="00693DE7">
        <w:t xml:space="preserve">Figura </w:t>
      </w:r>
      <w:r w:rsidR="00636D01">
        <w:rPr>
          <w:noProof/>
        </w:rPr>
        <w:t>12</w:t>
      </w:r>
      <w:r w:rsidRPr="00F74C1C">
        <w:fldChar w:fldCharType="end"/>
      </w:r>
      <w:r w:rsidRPr="00F74C1C">
        <w:t xml:space="preserve">. </w:t>
      </w:r>
    </w:p>
    <w:p w14:paraId="4CE8C550" w14:textId="796CAD0D" w:rsidR="000752AD" w:rsidRPr="00693DE7" w:rsidRDefault="000752AD" w:rsidP="000752AD">
      <w:pPr>
        <w:pStyle w:val="Legenda"/>
      </w:pPr>
      <w:bookmarkStart w:id="153" w:name="_Ref192516006"/>
      <w:r w:rsidRPr="00693DE7">
        <w:t xml:space="preserve">Figura </w:t>
      </w:r>
      <w:r w:rsidR="00765F88">
        <w:fldChar w:fldCharType="begin"/>
      </w:r>
      <w:r w:rsidR="00765F88">
        <w:instrText xml:space="preserve"> SEQ Figura \* ARABIC </w:instrText>
      </w:r>
      <w:r w:rsidR="00765F88">
        <w:fldChar w:fldCharType="separate"/>
      </w:r>
      <w:r w:rsidR="00636D01">
        <w:rPr>
          <w:noProof/>
        </w:rPr>
        <w:t>12</w:t>
      </w:r>
      <w:r w:rsidR="00765F88">
        <w:rPr>
          <w:noProof/>
        </w:rPr>
        <w:fldChar w:fldCharType="end"/>
      </w:r>
      <w:bookmarkEnd w:id="153"/>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Create table Lotes (</w:t>
            </w:r>
          </w:p>
          <w:p w14:paraId="599A412F" w14:textId="77777777" w:rsidR="000752AD" w:rsidRPr="008D4478" w:rsidRDefault="000752AD" w:rsidP="000643CA">
            <w:pPr>
              <w:pStyle w:val="Codigo"/>
              <w:rPr>
                <w:lang w:val="en-US"/>
              </w:rPr>
            </w:pPr>
            <w:r w:rsidRPr="008D4478">
              <w:rPr>
                <w:lang w:val="en-US"/>
              </w:rPr>
              <w:tab/>
              <w:t xml:space="preserve">InscricaoCadastral </w:t>
            </w:r>
            <w:r w:rsidRPr="008D4478">
              <w:rPr>
                <w:lang w:val="en-US"/>
              </w:rPr>
              <w:tab/>
              <w:t>VARCHAR(20) PRIMARY KEY,</w:t>
            </w:r>
          </w:p>
          <w:p w14:paraId="0DC393D3" w14:textId="77777777" w:rsidR="000752AD" w:rsidRPr="00693DE7" w:rsidRDefault="000752AD" w:rsidP="000643CA">
            <w:pPr>
              <w:pStyle w:val="Codigo"/>
            </w:pPr>
            <w:r w:rsidRPr="008D4478">
              <w:rPr>
                <w:lang w:val="en-US"/>
              </w:rPr>
              <w:tab/>
            </w:r>
            <w:r w:rsidRPr="00693DE7">
              <w:t xml:space="preserve">nmLogradouro </w:t>
            </w:r>
            <w:r w:rsidRPr="00693DE7">
              <w:tab/>
              <w:t>VARCHAR(100),</w:t>
            </w:r>
          </w:p>
          <w:p w14:paraId="230AC0C6" w14:textId="77777777" w:rsidR="000752AD" w:rsidRPr="00693DE7" w:rsidRDefault="000752AD" w:rsidP="000643CA">
            <w:pPr>
              <w:pStyle w:val="Codigo"/>
            </w:pPr>
            <w:r w:rsidRPr="00693DE7">
              <w:tab/>
              <w:t xml:space="preserve">nrEndereco  </w:t>
            </w:r>
            <w:r w:rsidRPr="00693DE7">
              <w:tab/>
              <w:t>VARCHAR(10),</w:t>
            </w:r>
          </w:p>
          <w:p w14:paraId="6E922B77" w14:textId="77777777" w:rsidR="000752AD" w:rsidRPr="00693DE7" w:rsidRDefault="000752AD" w:rsidP="000643CA">
            <w:pPr>
              <w:pStyle w:val="Codigo"/>
            </w:pPr>
            <w:r w:rsidRPr="00693DE7">
              <w:tab/>
              <w:t xml:space="preserve">complementoEndereco </w:t>
            </w:r>
            <w:r w:rsidRPr="00693DE7">
              <w:tab/>
              <w:t>VARCHAR(100),</w:t>
            </w:r>
          </w:p>
          <w:p w14:paraId="789A75A1" w14:textId="77777777" w:rsidR="000752AD" w:rsidRPr="00693DE7" w:rsidRDefault="000752AD" w:rsidP="000643CA">
            <w:pPr>
              <w:pStyle w:val="Codigo"/>
            </w:pPr>
            <w:r w:rsidRPr="00693DE7">
              <w:tab/>
              <w:t xml:space="preserve">idQuadra  </w:t>
            </w:r>
            <w:r w:rsidRPr="00693DE7">
              <w:tab/>
              <w:t>VARCHAR(10),</w:t>
            </w:r>
          </w:p>
          <w:p w14:paraId="589F9600" w14:textId="77777777" w:rsidR="000752AD" w:rsidRPr="00693DE7" w:rsidRDefault="000752AD" w:rsidP="000643CA">
            <w:pPr>
              <w:pStyle w:val="Codigo"/>
            </w:pPr>
            <w:r w:rsidRPr="00693DE7">
              <w:tab/>
              <w:t xml:space="preserve">dimTestada </w:t>
            </w:r>
            <w:r w:rsidRPr="00693DE7">
              <w:tab/>
              <w:t>FLOAT,</w:t>
            </w:r>
          </w:p>
          <w:p w14:paraId="7D4A6938" w14:textId="77777777" w:rsidR="000752AD" w:rsidRPr="00693DE7" w:rsidRDefault="000752AD" w:rsidP="000643CA">
            <w:pPr>
              <w:pStyle w:val="Codigo"/>
            </w:pPr>
            <w:r w:rsidRPr="00693DE7">
              <w:tab/>
              <w:t xml:space="preserve">dimProfundidad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4752257B"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rsidR="00636D01">
        <w:t xml:space="preserve">Figura </w:t>
      </w:r>
      <w:r w:rsidR="00636D01">
        <w:rPr>
          <w:noProof/>
        </w:rPr>
        <w:t>13</w:t>
      </w:r>
      <w:r>
        <w:fldChar w:fldCharType="end"/>
      </w:r>
      <w:r>
        <w:t xml:space="preserve"> apresenta o código SQL para criação da classe CNEFE.</w:t>
      </w:r>
    </w:p>
    <w:p w14:paraId="62186DBF" w14:textId="3E7E0FD4" w:rsidR="000752AD" w:rsidRDefault="000752AD" w:rsidP="000752AD">
      <w:pPr>
        <w:pStyle w:val="Legenda"/>
      </w:pPr>
      <w:bookmarkStart w:id="154" w:name="_Ref192535314"/>
      <w:r>
        <w:t xml:space="preserve">Figura </w:t>
      </w:r>
      <w:r w:rsidR="00765F88">
        <w:fldChar w:fldCharType="begin"/>
      </w:r>
      <w:r w:rsidR="00765F88">
        <w:instrText xml:space="preserve"> SEQ Figura \* ARABIC </w:instrText>
      </w:r>
      <w:r w:rsidR="00765F88">
        <w:fldChar w:fldCharType="separate"/>
      </w:r>
      <w:r w:rsidR="00636D01">
        <w:rPr>
          <w:noProof/>
        </w:rPr>
        <w:t>13</w:t>
      </w:r>
      <w:r w:rsidR="00765F88">
        <w:rPr>
          <w:noProof/>
        </w:rPr>
        <w:fldChar w:fldCharType="end"/>
      </w:r>
      <w:bookmarkEnd w:id="154"/>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7F15E9"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Cria tabela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t>VARCHAR(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t>VARCHAR(7),</w:t>
            </w:r>
          </w:p>
          <w:p w14:paraId="05B6AAB6" w14:textId="2EEFFA3F" w:rsidR="00DC119F" w:rsidRPr="00F9290C" w:rsidRDefault="00DC119F" w:rsidP="00DC119F">
            <w:pPr>
              <w:pStyle w:val="Codigo"/>
              <w:rPr>
                <w:lang w:val="es-ES_tradnl"/>
              </w:rPr>
            </w:pPr>
            <w:r w:rsidRPr="00DC119F">
              <w:rPr>
                <w:lang w:val="es-ES_tradnl"/>
              </w:rPr>
              <w:t xml:space="preserve">  </w:t>
            </w:r>
            <w:r w:rsidRPr="00F9290C">
              <w:rPr>
                <w:lang w:val="es-ES_tradnl"/>
              </w:rPr>
              <w:t xml:space="preserve">COD_DISTRITO </w:t>
            </w:r>
            <w:r w:rsidRPr="00F9290C">
              <w:rPr>
                <w:lang w:val="es-ES_tradnl"/>
              </w:rPr>
              <w:tab/>
            </w:r>
            <w:r w:rsidRPr="00F9290C">
              <w:rPr>
                <w:lang w:val="es-ES_tradnl"/>
              </w:rPr>
              <w:tab/>
              <w:t>VARCHAR(9),</w:t>
            </w:r>
          </w:p>
          <w:p w14:paraId="4BBFCA47" w14:textId="77777777" w:rsidR="00DC119F" w:rsidRDefault="00DC119F" w:rsidP="00DC119F">
            <w:pPr>
              <w:pStyle w:val="Codigo"/>
            </w:pPr>
            <w:r w:rsidRPr="00F9290C">
              <w:rPr>
                <w:lang w:val="es-ES_tradnl"/>
              </w:rPr>
              <w:t xml:space="preserve">  </w:t>
            </w:r>
            <w:r>
              <w:t xml:space="preserve">COD_SUBDISTRITO </w:t>
            </w:r>
            <w:r>
              <w:tab/>
            </w:r>
            <w:r>
              <w:tab/>
              <w:t>VARCHAR(11),</w:t>
            </w:r>
          </w:p>
          <w:p w14:paraId="17BFEE8C" w14:textId="77777777" w:rsidR="00DC119F" w:rsidRDefault="00DC119F" w:rsidP="00DC119F">
            <w:pPr>
              <w:pStyle w:val="Codigo"/>
            </w:pPr>
            <w:r>
              <w:t xml:space="preserve">  COD_SETOR </w:t>
            </w:r>
            <w:r>
              <w:tab/>
            </w:r>
            <w:r>
              <w:tab/>
            </w:r>
            <w:r>
              <w:tab/>
              <w:t>VARCHAR(16),</w:t>
            </w:r>
          </w:p>
          <w:p w14:paraId="392F21CA" w14:textId="77777777" w:rsidR="00DC119F" w:rsidRDefault="00DC119F" w:rsidP="00DC119F">
            <w:pPr>
              <w:pStyle w:val="Codigo"/>
            </w:pPr>
            <w:r>
              <w:t xml:space="preserve">  NUM_QUADRA </w:t>
            </w:r>
            <w:r>
              <w:tab/>
            </w:r>
            <w:r>
              <w:tab/>
            </w:r>
            <w:r>
              <w:tab/>
              <w:t>VARCHAR(18),</w:t>
            </w:r>
          </w:p>
          <w:p w14:paraId="60300D4F" w14:textId="47600D11" w:rsidR="00DC119F" w:rsidRDefault="00DC119F" w:rsidP="00DC119F">
            <w:pPr>
              <w:pStyle w:val="Codigo"/>
            </w:pPr>
            <w:r>
              <w:t xml:space="preserve">  NUM_FACE </w:t>
            </w:r>
            <w:r>
              <w:tab/>
            </w:r>
            <w:r>
              <w:tab/>
            </w:r>
            <w:r>
              <w:tab/>
              <w:t>VARCHAR(2),</w:t>
            </w:r>
          </w:p>
          <w:p w14:paraId="2E7B821E" w14:textId="77777777" w:rsidR="00DC119F" w:rsidRDefault="00DC119F" w:rsidP="00DC119F">
            <w:pPr>
              <w:pStyle w:val="Codigo"/>
            </w:pPr>
            <w:r>
              <w:t xml:space="preserve">  TIPO_LOGRADOURO </w:t>
            </w:r>
            <w:r>
              <w:tab/>
            </w:r>
            <w:r>
              <w:tab/>
              <w:t>VARCHAR(20),</w:t>
            </w:r>
          </w:p>
          <w:p w14:paraId="533B7A63" w14:textId="77777777" w:rsidR="00DC119F" w:rsidRDefault="00DC119F" w:rsidP="00DC119F">
            <w:pPr>
              <w:pStyle w:val="Codigo"/>
            </w:pPr>
            <w:r>
              <w:t xml:space="preserve">  NOM_LOGRADOURO </w:t>
            </w:r>
            <w:r>
              <w:tab/>
            </w:r>
            <w:r>
              <w:tab/>
              <w:t>VARCHAR(100),</w:t>
            </w:r>
          </w:p>
          <w:p w14:paraId="2BD2F85D" w14:textId="4AE21845" w:rsidR="00DC119F" w:rsidRDefault="00DC119F" w:rsidP="00DC119F">
            <w:pPr>
              <w:pStyle w:val="Codigo"/>
            </w:pPr>
            <w:r>
              <w:t xml:space="preserve">  NUM_ENDERECO </w:t>
            </w:r>
            <w:r>
              <w:tab/>
            </w:r>
            <w:r>
              <w:tab/>
              <w:t>VARCHAR(10),</w:t>
            </w:r>
          </w:p>
          <w:p w14:paraId="578EDDCD" w14:textId="77777777" w:rsidR="00DC119F" w:rsidRPr="00F9290C" w:rsidRDefault="00DC119F" w:rsidP="00DC119F">
            <w:pPr>
              <w:pStyle w:val="Codigo"/>
              <w:rPr>
                <w:lang w:val="en-US"/>
              </w:rPr>
            </w:pPr>
            <w:r>
              <w:t xml:space="preserve">  </w:t>
            </w:r>
            <w:r w:rsidRPr="00F9290C">
              <w:rPr>
                <w:lang w:val="en-US"/>
              </w:rPr>
              <w:t xml:space="preserve">NOM_COMPLEMENTO </w:t>
            </w:r>
            <w:r w:rsidRPr="00F9290C">
              <w:rPr>
                <w:lang w:val="en-US"/>
              </w:rPr>
              <w:tab/>
            </w:r>
            <w:r w:rsidRPr="00F9290C">
              <w:rPr>
                <w:lang w:val="en-US"/>
              </w:rPr>
              <w:tab/>
              <w:t>VARCHAR(20),</w:t>
            </w:r>
          </w:p>
          <w:p w14:paraId="1EDFEF65" w14:textId="5EC9F9C3" w:rsidR="00DC119F" w:rsidRPr="00F9290C" w:rsidRDefault="00DC119F" w:rsidP="00DC119F">
            <w:pPr>
              <w:pStyle w:val="Codigo"/>
              <w:rPr>
                <w:lang w:val="en-US"/>
              </w:rPr>
            </w:pPr>
            <w:r w:rsidRPr="00F9290C">
              <w:rPr>
                <w:lang w:val="en-US"/>
              </w:rPr>
              <w:t xml:space="preserve">  CEP </w:t>
            </w:r>
            <w:r w:rsidRPr="00F9290C">
              <w:rPr>
                <w:lang w:val="en-US"/>
              </w:rPr>
              <w:tab/>
            </w:r>
            <w:r w:rsidRPr="00F9290C">
              <w:rPr>
                <w:lang w:val="en-US"/>
              </w:rPr>
              <w:tab/>
            </w:r>
            <w:r w:rsidRPr="00F9290C">
              <w:rPr>
                <w:lang w:val="en-US"/>
              </w:rPr>
              <w:tab/>
            </w:r>
            <w:r w:rsidRPr="00F9290C">
              <w:rPr>
                <w:lang w:val="en-US"/>
              </w:rPr>
              <w:tab/>
              <w:t>VARCHAR(9),</w:t>
            </w:r>
          </w:p>
          <w:p w14:paraId="0FEFBB14" w14:textId="057FA0DC" w:rsidR="00DC119F" w:rsidRPr="00F9290C" w:rsidRDefault="00DC119F" w:rsidP="00DC119F">
            <w:pPr>
              <w:pStyle w:val="Codigo"/>
              <w:rPr>
                <w:lang w:val="en-US"/>
              </w:rPr>
            </w:pPr>
            <w:r w:rsidRPr="00F9290C">
              <w:rPr>
                <w:lang w:val="en-US"/>
              </w:rPr>
              <w:t xml:space="preserve">  LATITUDE </w:t>
            </w:r>
            <w:r w:rsidRPr="00F9290C">
              <w:rPr>
                <w:lang w:val="en-US"/>
              </w:rPr>
              <w:tab/>
            </w:r>
            <w:r w:rsidRPr="00F9290C">
              <w:rPr>
                <w:lang w:val="en-US"/>
              </w:rPr>
              <w:tab/>
            </w:r>
            <w:r w:rsidRPr="00F9290C">
              <w:rPr>
                <w:lang w:val="en-US"/>
              </w:rPr>
              <w:tab/>
              <w:t>REAL,</w:t>
            </w:r>
          </w:p>
          <w:p w14:paraId="7AE8A961" w14:textId="77777777" w:rsidR="00DC119F" w:rsidRPr="00F9290C" w:rsidRDefault="00DC119F" w:rsidP="00DC119F">
            <w:pPr>
              <w:pStyle w:val="Codigo"/>
              <w:rPr>
                <w:lang w:val="en-US"/>
              </w:rPr>
            </w:pPr>
            <w:r w:rsidRPr="00F9290C">
              <w:rPr>
                <w:lang w:val="en-US"/>
              </w:rPr>
              <w:t xml:space="preserve">  LONGITUDE </w:t>
            </w:r>
            <w:r w:rsidRPr="00F9290C">
              <w:rPr>
                <w:lang w:val="en-US"/>
              </w:rPr>
              <w:tab/>
            </w:r>
            <w:r w:rsidRPr="00F9290C">
              <w:rPr>
                <w:lang w:val="en-US"/>
              </w:rPr>
              <w:tab/>
            </w:r>
            <w:r w:rsidRPr="00F9290C">
              <w:rPr>
                <w:lang w:val="en-US"/>
              </w:rPr>
              <w:tab/>
              <w:t>REAL,</w:t>
            </w:r>
          </w:p>
          <w:p w14:paraId="4AB6FA81" w14:textId="77777777" w:rsidR="00DC119F" w:rsidRPr="00F9290C" w:rsidRDefault="00DC119F" w:rsidP="00DC119F">
            <w:pPr>
              <w:pStyle w:val="Codigo"/>
              <w:rPr>
                <w:lang w:val="en-US"/>
              </w:rPr>
            </w:pPr>
            <w:r w:rsidRPr="00F9290C">
              <w:rPr>
                <w:lang w:val="en-US"/>
              </w:rPr>
              <w:t xml:space="preserve">  COORD </w:t>
            </w:r>
            <w:r w:rsidRPr="00F9290C">
              <w:rPr>
                <w:lang w:val="en-US"/>
              </w:rPr>
              <w:tab/>
            </w:r>
            <w:r w:rsidRPr="00F9290C">
              <w:rPr>
                <w:lang w:val="en-US"/>
              </w:rPr>
              <w:tab/>
            </w:r>
            <w:r w:rsidRPr="00F9290C">
              <w:rPr>
                <w:lang w:val="en-US"/>
              </w:rPr>
              <w:tab/>
            </w:r>
            <w:r w:rsidRPr="00F9290C">
              <w:rPr>
                <w:lang w:val="en-US"/>
              </w:rPr>
              <w:tab/>
              <w:t>POINT NOT NULL SRID 4326,</w:t>
            </w:r>
          </w:p>
          <w:p w14:paraId="68B501E6" w14:textId="77777777" w:rsidR="00DC119F" w:rsidRPr="00DC119F" w:rsidRDefault="00DC119F" w:rsidP="00DC119F">
            <w:pPr>
              <w:pStyle w:val="Codigo"/>
              <w:rPr>
                <w:lang w:val="en-US"/>
              </w:rPr>
            </w:pPr>
            <w:r w:rsidRPr="00F9290C">
              <w:rPr>
                <w:lang w:val="en-US"/>
              </w:rPr>
              <w:t xml:space="preserve">  </w:t>
            </w:r>
            <w:r w:rsidRPr="00DC119F">
              <w:rPr>
                <w:lang w:val="en-US"/>
              </w:rPr>
              <w:t>CONSTRAINT pk_CNEF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155" w:name="_Toc208996074"/>
      <w:r w:rsidRPr="00693DE7">
        <w:t>Selecionar um conjunto ótimo de informações cadastrais.</w:t>
      </w:r>
      <w:bookmarkEnd w:id="155"/>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Retangópolis</w:t>
      </w:r>
      <w:r w:rsidRPr="00390F3C">
        <w:t>".</w:t>
      </w:r>
    </w:p>
    <w:p w14:paraId="1F87888D" w14:textId="77777777" w:rsidR="000752AD" w:rsidRDefault="000752AD" w:rsidP="000752AD">
      <w:pPr>
        <w:pStyle w:val="Ttulo3"/>
      </w:pPr>
      <w:bookmarkStart w:id="156" w:name="_Toc208996075"/>
      <w:r w:rsidRPr="00693DE7">
        <w:t>Identificar e corrigir falhas dos dados textuais no banco de dados.</w:t>
      </w:r>
      <w:bookmarkEnd w:id="156"/>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157" w:name="_Toc208996076"/>
      <w:r>
        <w:t>Criar classes para os endereços agrupados.</w:t>
      </w:r>
      <w:bookmarkEnd w:id="157"/>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UIs por quadras e por logradouros, visando simplificar o processamento. </w:t>
      </w:r>
    </w:p>
    <w:p w14:paraId="7CCF5DE0" w14:textId="77777777" w:rsidR="000752AD" w:rsidRDefault="000752AD" w:rsidP="000752AD">
      <w:pPr>
        <w:pStyle w:val="Ttulo3"/>
      </w:pPr>
      <w:bookmarkStart w:id="158" w:name="_Toc208996077"/>
      <w:r w:rsidRPr="00693DE7">
        <w:t>Desenvolver um protótipo para testes.</w:t>
      </w:r>
      <w:bookmarkEnd w:id="158"/>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r w:rsidRPr="00F74C1C">
        <w:rPr>
          <w:i/>
          <w:iCs/>
        </w:rPr>
        <w:t>Leaflet</w:t>
      </w:r>
      <w:r w:rsidRPr="00F74C1C">
        <w:t xml:space="preserve"> será empregada para a visualização do projeto</w:t>
      </w:r>
      <w:r w:rsidRPr="00DD32F5">
        <w:t>.</w:t>
      </w:r>
    </w:p>
    <w:p w14:paraId="5F90C020" w14:textId="77777777" w:rsidR="000752AD" w:rsidRDefault="000752AD" w:rsidP="000752AD">
      <w:pPr>
        <w:pStyle w:val="Ttulo3"/>
      </w:pPr>
      <w:bookmarkStart w:id="159" w:name="_Toc208996078"/>
      <w:r w:rsidRPr="00693DE7">
        <w:t>Testar protótipo com dados selecionados.</w:t>
      </w:r>
      <w:bookmarkEnd w:id="159"/>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160" w:name="_Toc208996079"/>
      <w:r w:rsidRPr="00693DE7">
        <w:t>Gerar imagem das quadras</w:t>
      </w:r>
      <w:r>
        <w:t>.</w:t>
      </w:r>
      <w:bookmarkEnd w:id="160"/>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161" w:name="_Toc208996080"/>
      <w:r w:rsidRPr="00693DE7">
        <w:t>Testar o protótipo com</w:t>
      </w:r>
      <w:r>
        <w:t xml:space="preserve"> a totalidade dos dados do cadastro.</w:t>
      </w:r>
      <w:bookmarkEnd w:id="161"/>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162" w:name="_Toc208996081"/>
      <w:r w:rsidRPr="00693DE7">
        <w:t>Associar as quadras</w:t>
      </w:r>
      <w:r>
        <w:t xml:space="preserve"> remanescentes</w:t>
      </w:r>
      <w:r w:rsidRPr="00693DE7">
        <w:t xml:space="preserve"> </w:t>
      </w:r>
      <w:r>
        <w:t>manualmente</w:t>
      </w:r>
      <w:r w:rsidRPr="00693DE7">
        <w:t>.</w:t>
      </w:r>
      <w:bookmarkEnd w:id="162"/>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163" w:name="_Toc208996082"/>
      <w:r w:rsidRPr="00693DE7">
        <w:t>Disponibilizar o aplicativo na Internet para testes.</w:t>
      </w:r>
      <w:bookmarkEnd w:id="163"/>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164" w:name="_Toc208996083"/>
      <w:r w:rsidRPr="00693DE7">
        <w:t>cronograma</w:t>
      </w:r>
      <w:bookmarkEnd w:id="164"/>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165" w:name="_Toc208996084"/>
      <w:r w:rsidRPr="00693DE7">
        <w:lastRenderedPageBreak/>
        <w:t>Resultados e Discussão:</w:t>
      </w:r>
      <w:bookmarkEnd w:id="165"/>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166" w:name="_Toc208996085"/>
      <w:r w:rsidRPr="00693DE7">
        <w:lastRenderedPageBreak/>
        <w:t>bibliografia</w:t>
      </w:r>
      <w:bookmarkEnd w:id="166"/>
    </w:p>
    <w:p w14:paraId="78BC907B" w14:textId="77777777" w:rsidR="00FA2291" w:rsidRPr="00FA2291" w:rsidRDefault="000752AD" w:rsidP="00FA2291">
      <w:pPr>
        <w:pStyle w:val="Bibliografia"/>
        <w:rPr>
          <w:rFonts w:cs="Arial"/>
          <w:lang w:val="en-US"/>
        </w:rPr>
      </w:pPr>
      <w:r w:rsidRPr="00693DE7">
        <w:fldChar w:fldCharType="begin"/>
      </w:r>
      <w:r w:rsidRPr="00B722BA">
        <w:instrText xml:space="preserve"> ADDIN ZOTERO_BIBL {"uncited":[],"omitted":[],"custom":[]} CSL_BIBLIOGRAPHY </w:instrText>
      </w:r>
      <w:r w:rsidRPr="00693DE7">
        <w:fldChar w:fldCharType="separate"/>
      </w:r>
      <w:r w:rsidR="00FA2291" w:rsidRPr="00FA2291">
        <w:rPr>
          <w:rFonts w:cs="Arial"/>
        </w:rPr>
        <w:t xml:space="preserve">ARAÚJO, F. A. de; SILVA, C. N. da. O CADASTRO TERRITORIAL MULTIFINALITÁRIO(CTM): (MULTI)FINALIDADES E PERSPECTIVAS PARAO ORDENAMENTO TERRITORIAL URBANO. </w:t>
      </w:r>
      <w:r w:rsidR="00FA2291" w:rsidRPr="00FA2291">
        <w:rPr>
          <w:rFonts w:cs="Arial"/>
          <w:b/>
          <w:bCs/>
          <w:lang w:val="en-US"/>
        </w:rPr>
        <w:t>Revista Formação</w:t>
      </w:r>
      <w:r w:rsidR="00FA2291" w:rsidRPr="00FA2291">
        <w:rPr>
          <w:rFonts w:cs="Arial"/>
          <w:lang w:val="en-US"/>
        </w:rPr>
        <w:t>, [</w:t>
      </w:r>
      <w:r w:rsidR="00FA2291" w:rsidRPr="00FA2291">
        <w:rPr>
          <w:rFonts w:cs="Arial"/>
          <w:i/>
          <w:iCs/>
          <w:lang w:val="en-US"/>
        </w:rPr>
        <w:t>s. l.</w:t>
      </w:r>
      <w:r w:rsidR="00FA2291" w:rsidRPr="00FA2291">
        <w:rPr>
          <w:rFonts w:cs="Arial"/>
          <w:lang w:val="en-US"/>
        </w:rPr>
        <w:t xml:space="preserve">], v. 2, n. 21, p. 23–48, 2014. </w:t>
      </w:r>
    </w:p>
    <w:p w14:paraId="74FFAC13" w14:textId="77777777" w:rsidR="00FA2291" w:rsidRPr="00FA2291" w:rsidRDefault="00FA2291" w:rsidP="00FA2291">
      <w:pPr>
        <w:pStyle w:val="Bibliografia"/>
        <w:rPr>
          <w:rFonts w:cs="Arial"/>
          <w:lang w:val="en-US"/>
        </w:rPr>
      </w:pPr>
      <w:r w:rsidRPr="00FA2291">
        <w:rPr>
          <w:rFonts w:cs="Arial"/>
          <w:lang w:val="en-US"/>
        </w:rPr>
        <w:t xml:space="preserve">CERUZZI, P. E. </w:t>
      </w:r>
      <w:r w:rsidRPr="00FA2291">
        <w:rPr>
          <w:rFonts w:cs="Arial"/>
          <w:b/>
          <w:bCs/>
          <w:lang w:val="en-US"/>
        </w:rPr>
        <w:t>A history of modern computing</w:t>
      </w:r>
      <w:r w:rsidRPr="00FA2291">
        <w:rPr>
          <w:rFonts w:cs="Arial"/>
          <w:lang w:val="en-US"/>
        </w:rPr>
        <w:t xml:space="preserve">. 2nd eded. London, Eng. ; Cambridge, Mass: MIT Press, 2003. </w:t>
      </w:r>
    </w:p>
    <w:p w14:paraId="0F795C9A" w14:textId="77777777" w:rsidR="00FA2291" w:rsidRPr="00FA2291" w:rsidRDefault="00FA2291" w:rsidP="00FA2291">
      <w:pPr>
        <w:pStyle w:val="Bibliografia"/>
        <w:rPr>
          <w:rFonts w:cs="Arial"/>
        </w:rPr>
      </w:pPr>
      <w:r w:rsidRPr="00FA2291">
        <w:rPr>
          <w:rFonts w:cs="Arial"/>
        </w:rPr>
        <w:t xml:space="preserve">CNM. </w:t>
      </w:r>
      <w:r w:rsidRPr="00FA2291">
        <w:rPr>
          <w:rFonts w:cs="Arial"/>
          <w:b/>
          <w:bCs/>
        </w:rPr>
        <w:t>Crise fiscal nos Municípios brasileiros</w:t>
      </w:r>
      <w:r w:rsidRPr="00FA2291">
        <w:rPr>
          <w:rFonts w:cs="Arial"/>
        </w:rPr>
        <w:t>. [</w:t>
      </w:r>
      <w:r w:rsidRPr="00FA2291">
        <w:rPr>
          <w:rFonts w:cs="Arial"/>
          <w:i/>
          <w:iCs/>
        </w:rPr>
        <w:t>S. l.</w:t>
      </w:r>
      <w:r w:rsidRPr="00FA2291">
        <w:rPr>
          <w:rFonts w:cs="Arial"/>
        </w:rPr>
        <w:t>]: CNM, 2024. Estudo Técnico. Disponível em: https://cnm.org.br/storage/biblioteca/2024/Estudos_tecnicos/202405_ET_CrisenosMunicipios_2023.pdf. Acesso em: 28 fev. 2025.</w:t>
      </w:r>
    </w:p>
    <w:p w14:paraId="3DE231A0" w14:textId="77777777" w:rsidR="00FA2291" w:rsidRPr="00FA2291" w:rsidRDefault="00FA2291" w:rsidP="00FA2291">
      <w:pPr>
        <w:pStyle w:val="Bibliografia"/>
        <w:rPr>
          <w:rFonts w:cs="Arial"/>
        </w:rPr>
      </w:pPr>
      <w:r w:rsidRPr="00FA2291">
        <w:rPr>
          <w:rFonts w:cs="Arial"/>
        </w:rPr>
        <w:t>COELHO, V. B. N. Processamento de consultas em bancos de dados geográficos ambíguos. [</w:t>
      </w:r>
      <w:r w:rsidRPr="00FA2291">
        <w:rPr>
          <w:rFonts w:cs="Arial"/>
          <w:i/>
          <w:iCs/>
        </w:rPr>
        <w:t>s. l.</w:t>
      </w:r>
      <w:r w:rsidRPr="00FA2291">
        <w:rPr>
          <w:rFonts w:cs="Arial"/>
        </w:rPr>
        <w:t xml:space="preserve">], 2010. </w:t>
      </w:r>
    </w:p>
    <w:p w14:paraId="29968B03" w14:textId="77777777" w:rsidR="00FA2291" w:rsidRPr="00FA2291" w:rsidRDefault="00FA2291" w:rsidP="00FA2291">
      <w:pPr>
        <w:pStyle w:val="Bibliografia"/>
        <w:rPr>
          <w:rFonts w:cs="Arial"/>
        </w:rPr>
      </w:pPr>
      <w:r w:rsidRPr="00FA2291">
        <w:rPr>
          <w:rFonts w:cs="Arial"/>
        </w:rPr>
        <w:t xml:space="preserve">CTN - LEI 5.172/1966. 25 out. 1966. Disponível em: https://www.camara.leg.br/proposicoesWeb/prop_mostrarintegra?codteor=290270. </w:t>
      </w:r>
    </w:p>
    <w:p w14:paraId="0F5FBB4C" w14:textId="77777777" w:rsidR="00FA2291" w:rsidRPr="00FA2291" w:rsidRDefault="00FA2291" w:rsidP="00FA2291">
      <w:pPr>
        <w:pStyle w:val="Bibliografia"/>
        <w:rPr>
          <w:rFonts w:cs="Arial"/>
        </w:rPr>
      </w:pPr>
      <w:r w:rsidRPr="00FA2291">
        <w:rPr>
          <w:rFonts w:cs="Arial"/>
        </w:rPr>
        <w:t xml:space="preserve">CUNHA, E. </w:t>
      </w:r>
      <w:r w:rsidRPr="00FA2291">
        <w:rPr>
          <w:rFonts w:cs="Arial"/>
          <w:i/>
          <w:iCs/>
        </w:rPr>
        <w:t>et al.</w:t>
      </w:r>
      <w:r w:rsidRPr="00FA2291">
        <w:rPr>
          <w:rFonts w:cs="Arial"/>
        </w:rPr>
        <w:t xml:space="preserve"> O cadastro urbano no Brasil: histórico e evolução. </w:t>
      </w:r>
      <w:r w:rsidRPr="00FA2291">
        <w:rPr>
          <w:rFonts w:cs="Arial"/>
          <w:b/>
          <w:bCs/>
        </w:rPr>
        <w:t>Revista de Geografia e Ordenamento do Território</w:t>
      </w:r>
      <w:r w:rsidRPr="00FA2291">
        <w:rPr>
          <w:rFonts w:cs="Arial"/>
        </w:rPr>
        <w:t>, [</w:t>
      </w:r>
      <w:r w:rsidRPr="00FA2291">
        <w:rPr>
          <w:rFonts w:cs="Arial"/>
          <w:i/>
          <w:iCs/>
        </w:rPr>
        <w:t>s. l.</w:t>
      </w:r>
      <w:r w:rsidRPr="00FA2291">
        <w:rPr>
          <w:rFonts w:cs="Arial"/>
        </w:rPr>
        <w:t xml:space="preserve">], v. 0, n. 17, p. 55–74, 2019. </w:t>
      </w:r>
    </w:p>
    <w:p w14:paraId="66A117D7" w14:textId="77777777" w:rsidR="00FA2291" w:rsidRPr="00FA2291" w:rsidRDefault="00FA2291" w:rsidP="00FA2291">
      <w:pPr>
        <w:pStyle w:val="Bibliografia"/>
        <w:rPr>
          <w:rFonts w:cs="Arial"/>
        </w:rPr>
      </w:pPr>
      <w:r w:rsidRPr="00FA2291">
        <w:rPr>
          <w:rFonts w:cs="Arial"/>
        </w:rPr>
        <w:t xml:space="preserve">DATE, C. J. </w:t>
      </w:r>
      <w:r w:rsidRPr="00FA2291">
        <w:rPr>
          <w:rFonts w:cs="Arial"/>
          <w:b/>
          <w:bCs/>
        </w:rPr>
        <w:t>Introdução a sistemas de bancos de dados</w:t>
      </w:r>
      <w:r w:rsidRPr="00FA2291">
        <w:rPr>
          <w:rFonts w:cs="Arial"/>
        </w:rPr>
        <w:t xml:space="preserve">. 8. eded. Rio de Janeiro: Campus, 2004. </w:t>
      </w:r>
    </w:p>
    <w:p w14:paraId="4D1C8D03" w14:textId="77777777" w:rsidR="00FA2291" w:rsidRPr="00FA2291" w:rsidRDefault="00FA2291" w:rsidP="00FA2291">
      <w:pPr>
        <w:pStyle w:val="Bibliografia"/>
        <w:rPr>
          <w:rFonts w:cs="Arial"/>
          <w:lang w:val="en-US"/>
        </w:rPr>
      </w:pPr>
      <w:r w:rsidRPr="00FA2291">
        <w:rPr>
          <w:rFonts w:cs="Arial"/>
          <w:lang w:val="en-US"/>
        </w:rPr>
        <w:t>DB-ENGINES RANKING. [</w:t>
      </w:r>
      <w:r w:rsidRPr="00FA2291">
        <w:rPr>
          <w:rFonts w:cs="Arial"/>
          <w:i/>
          <w:iCs/>
          <w:lang w:val="en-US"/>
        </w:rPr>
        <w:t>S. l.</w:t>
      </w:r>
      <w:r w:rsidRPr="00FA2291">
        <w:rPr>
          <w:rFonts w:cs="Arial"/>
          <w:lang w:val="en-US"/>
        </w:rPr>
        <w:t>], [</w:t>
      </w:r>
      <w:r w:rsidRPr="00FA2291">
        <w:rPr>
          <w:rFonts w:cs="Arial"/>
          <w:i/>
          <w:iCs/>
          <w:lang w:val="en-US"/>
        </w:rPr>
        <w:t>s. d.</w:t>
      </w:r>
      <w:r w:rsidRPr="00FA2291">
        <w:rPr>
          <w:rFonts w:cs="Arial"/>
          <w:lang w:val="en-US"/>
        </w:rPr>
        <w:t xml:space="preserve">]. </w:t>
      </w:r>
      <w:r w:rsidRPr="00FA2291">
        <w:rPr>
          <w:rFonts w:cs="Arial"/>
        </w:rPr>
        <w:t xml:space="preserve">Disponível em: https://db-engines.com/en/ranking. </w:t>
      </w:r>
      <w:r w:rsidRPr="00FA2291">
        <w:rPr>
          <w:rFonts w:cs="Arial"/>
          <w:lang w:val="en-US"/>
        </w:rPr>
        <w:t xml:space="preserve">Acesso em: 27 abr. 2025. </w:t>
      </w:r>
    </w:p>
    <w:p w14:paraId="5B5A9A3C" w14:textId="77777777" w:rsidR="00FA2291" w:rsidRPr="00FA2291" w:rsidRDefault="00FA2291" w:rsidP="00FA2291">
      <w:pPr>
        <w:pStyle w:val="Bibliografia"/>
        <w:rPr>
          <w:rFonts w:cs="Arial"/>
          <w:lang w:val="en-US"/>
        </w:rPr>
      </w:pPr>
      <w:r w:rsidRPr="00FA2291">
        <w:rPr>
          <w:rFonts w:cs="Arial"/>
          <w:lang w:val="en-US"/>
        </w:rPr>
        <w:t xml:space="preserve">ENEMARK, S.; MCLAREN, R.; LEMMEN, C. Fit-for-Purpose Land Administration—Providing Secure Land Rights at Scale. </w:t>
      </w:r>
      <w:r w:rsidRPr="00FA2291">
        <w:rPr>
          <w:rFonts w:cs="Arial"/>
          <w:b/>
          <w:bCs/>
          <w:lang w:val="en-US"/>
        </w:rPr>
        <w:t>Land</w:t>
      </w:r>
      <w:r w:rsidRPr="00FA2291">
        <w:rPr>
          <w:rFonts w:cs="Arial"/>
          <w:lang w:val="en-US"/>
        </w:rPr>
        <w:t>, [</w:t>
      </w:r>
      <w:r w:rsidRPr="00FA2291">
        <w:rPr>
          <w:rFonts w:cs="Arial"/>
          <w:i/>
          <w:iCs/>
          <w:lang w:val="en-US"/>
        </w:rPr>
        <w:t>s. l.</w:t>
      </w:r>
      <w:r w:rsidRPr="00FA2291">
        <w:rPr>
          <w:rFonts w:cs="Arial"/>
          <w:lang w:val="en-US"/>
        </w:rPr>
        <w:t xml:space="preserve">], v. 10, n. 9, p. 972, 2021. </w:t>
      </w:r>
    </w:p>
    <w:p w14:paraId="3DDBCA16" w14:textId="77777777" w:rsidR="00FA2291" w:rsidRPr="00FA2291" w:rsidRDefault="00FA2291" w:rsidP="00FA2291">
      <w:pPr>
        <w:pStyle w:val="Bibliografia"/>
        <w:rPr>
          <w:rFonts w:cs="Arial"/>
          <w:lang w:val="en-US"/>
        </w:rPr>
      </w:pPr>
      <w:r w:rsidRPr="00FA2291">
        <w:rPr>
          <w:rFonts w:cs="Arial"/>
          <w:lang w:val="en-US"/>
        </w:rPr>
        <w:t xml:space="preserve">GOODCHILD, M. F. Citizens as sensors: the world of volunteered geography. </w:t>
      </w:r>
      <w:r w:rsidRPr="00FA2291">
        <w:rPr>
          <w:rFonts w:cs="Arial"/>
          <w:b/>
          <w:bCs/>
          <w:lang w:val="en-US"/>
        </w:rPr>
        <w:t>GeoJournal</w:t>
      </w:r>
      <w:r w:rsidRPr="00FA2291">
        <w:rPr>
          <w:rFonts w:cs="Arial"/>
          <w:lang w:val="en-US"/>
        </w:rPr>
        <w:t>, [</w:t>
      </w:r>
      <w:r w:rsidRPr="00FA2291">
        <w:rPr>
          <w:rFonts w:cs="Arial"/>
          <w:i/>
          <w:iCs/>
          <w:lang w:val="en-US"/>
        </w:rPr>
        <w:t>s. l.</w:t>
      </w:r>
      <w:r w:rsidRPr="00FA2291">
        <w:rPr>
          <w:rFonts w:cs="Arial"/>
          <w:lang w:val="en-US"/>
        </w:rPr>
        <w:t xml:space="preserve">], v. 69, n. 4, p. 211–221, 2007. </w:t>
      </w:r>
    </w:p>
    <w:p w14:paraId="33E4831D" w14:textId="77777777" w:rsidR="00FA2291" w:rsidRPr="00FA2291" w:rsidRDefault="00FA2291" w:rsidP="00FA2291">
      <w:pPr>
        <w:pStyle w:val="Bibliografia"/>
        <w:rPr>
          <w:rFonts w:cs="Arial"/>
          <w:lang w:val="en-US"/>
        </w:rPr>
      </w:pPr>
      <w:r w:rsidRPr="00FA2291">
        <w:rPr>
          <w:rFonts w:cs="Arial"/>
          <w:lang w:val="en-US"/>
        </w:rPr>
        <w:t xml:space="preserve">HAKLAY, M. How Good is Volunteered Geographical Information? A Comparative Study of OpenStreetMap and Ordnance Survey Datasets. </w:t>
      </w:r>
      <w:r w:rsidRPr="00FA2291">
        <w:rPr>
          <w:rFonts w:cs="Arial"/>
          <w:b/>
          <w:bCs/>
          <w:lang w:val="en-US"/>
        </w:rPr>
        <w:t>Environment and Planning B: Planning and Design</w:t>
      </w:r>
      <w:r w:rsidRPr="00FA2291">
        <w:rPr>
          <w:rFonts w:cs="Arial"/>
          <w:lang w:val="en-US"/>
        </w:rPr>
        <w:t>, [</w:t>
      </w:r>
      <w:r w:rsidRPr="00FA2291">
        <w:rPr>
          <w:rFonts w:cs="Arial"/>
          <w:i/>
          <w:iCs/>
          <w:lang w:val="en-US"/>
        </w:rPr>
        <w:t>s. l.</w:t>
      </w:r>
      <w:r w:rsidRPr="00FA2291">
        <w:rPr>
          <w:rFonts w:cs="Arial"/>
          <w:lang w:val="en-US"/>
        </w:rPr>
        <w:t xml:space="preserve">], v. 37, n. 4, p. 682–703, 2010. </w:t>
      </w:r>
    </w:p>
    <w:p w14:paraId="6086B032" w14:textId="77777777" w:rsidR="00FA2291" w:rsidRPr="00FA2291" w:rsidRDefault="00FA2291" w:rsidP="00FA2291">
      <w:pPr>
        <w:pStyle w:val="Bibliografia"/>
        <w:rPr>
          <w:rFonts w:cs="Arial"/>
        </w:rPr>
      </w:pPr>
      <w:r w:rsidRPr="00FA2291">
        <w:rPr>
          <w:rFonts w:cs="Arial"/>
          <w:lang w:val="en-US"/>
        </w:rPr>
        <w:t xml:space="preserve">HAKLAY, M.; WEBER, P. OpenStreetMap: User-Generated Street Maps. </w:t>
      </w:r>
      <w:r w:rsidRPr="00FA2291">
        <w:rPr>
          <w:rFonts w:cs="Arial"/>
          <w:b/>
          <w:bCs/>
        </w:rPr>
        <w:t>IEEE Pervasive Computing</w:t>
      </w:r>
      <w:r w:rsidRPr="00FA2291">
        <w:rPr>
          <w:rFonts w:cs="Arial"/>
        </w:rPr>
        <w:t>, [</w:t>
      </w:r>
      <w:r w:rsidRPr="00FA2291">
        <w:rPr>
          <w:rFonts w:cs="Arial"/>
          <w:i/>
          <w:iCs/>
        </w:rPr>
        <w:t>s. l.</w:t>
      </w:r>
      <w:r w:rsidRPr="00FA2291">
        <w:rPr>
          <w:rFonts w:cs="Arial"/>
        </w:rPr>
        <w:t xml:space="preserve">], v. 7, n. 4, p. 12–18, 2008. </w:t>
      </w:r>
    </w:p>
    <w:p w14:paraId="2A226501" w14:textId="77777777" w:rsidR="00FA2291" w:rsidRPr="00FA2291" w:rsidRDefault="00FA2291" w:rsidP="00FA2291">
      <w:pPr>
        <w:pStyle w:val="Bibliografia"/>
        <w:rPr>
          <w:rFonts w:cs="Arial"/>
        </w:rPr>
      </w:pPr>
      <w:r w:rsidRPr="00FA2291">
        <w:rPr>
          <w:rFonts w:cs="Arial"/>
        </w:rPr>
        <w:t xml:space="preserve">IBGE. </w:t>
      </w:r>
      <w:r w:rsidRPr="00FA2291">
        <w:rPr>
          <w:rFonts w:cs="Arial"/>
          <w:b/>
          <w:bCs/>
        </w:rPr>
        <w:t>Cadastro Nacional de Endereços para Fins Estatísticos | IBGE</w:t>
      </w:r>
      <w:r w:rsidRPr="00FA2291">
        <w:rPr>
          <w:rFonts w:cs="Arial"/>
        </w:rPr>
        <w:t>. [</w:t>
      </w:r>
      <w:r w:rsidRPr="00FA2291">
        <w:rPr>
          <w:rFonts w:cs="Arial"/>
          <w:i/>
          <w:iCs/>
        </w:rPr>
        <w:t>S. l.</w:t>
      </w:r>
      <w:r w:rsidRPr="00FA2291">
        <w:rPr>
          <w:rFonts w:cs="Arial"/>
        </w:rPr>
        <w:t xml:space="preserve">], 2025. Disponível em: https://www.ibge.gov.br/estatisticas/sociais/habitacao/38734-cadastro-nacional-de-enderecos-para-fins-estatisticos.html?=&amp;t=o-que-e. Acesso em: 4 jun. 2025. </w:t>
      </w:r>
    </w:p>
    <w:p w14:paraId="04898DFD" w14:textId="77777777" w:rsidR="00FA2291" w:rsidRPr="00FA2291" w:rsidRDefault="00FA2291" w:rsidP="00FA2291">
      <w:pPr>
        <w:pStyle w:val="Bibliografia"/>
        <w:rPr>
          <w:rFonts w:cs="Arial"/>
        </w:rPr>
      </w:pPr>
      <w:r w:rsidRPr="00FA2291">
        <w:rPr>
          <w:rFonts w:cs="Arial"/>
        </w:rPr>
        <w:t>IBGE. Censo 2022. , 2022. Disponível em: https://www.ibge.gov.br/estatisticas/downloads-estatisticas.html?caminho=Censos/Censo_Demografico_2022/. Acesso em: 2 mar. 2025.</w:t>
      </w:r>
    </w:p>
    <w:p w14:paraId="2C18E659" w14:textId="77777777" w:rsidR="00FA2291" w:rsidRPr="00FA2291" w:rsidRDefault="00FA2291" w:rsidP="00FA2291">
      <w:pPr>
        <w:pStyle w:val="Bibliografia"/>
        <w:rPr>
          <w:rFonts w:cs="Arial"/>
        </w:rPr>
      </w:pPr>
      <w:r w:rsidRPr="00FA2291">
        <w:rPr>
          <w:rFonts w:cs="Arial"/>
        </w:rPr>
        <w:lastRenderedPageBreak/>
        <w:t xml:space="preserve">IBGE. </w:t>
      </w:r>
      <w:r w:rsidRPr="00FA2291">
        <w:rPr>
          <w:rFonts w:cs="Arial"/>
          <w:b/>
          <w:bCs/>
        </w:rPr>
        <w:t>Censo Demográfico 2022. Coordenadas Geográficas dos Endereços. Nota metodológica n. 01</w:t>
      </w:r>
      <w:r w:rsidRPr="00FA2291">
        <w:rPr>
          <w:rFonts w:cs="Arial"/>
        </w:rPr>
        <w:t>. [</w:t>
      </w:r>
      <w:r w:rsidRPr="00FA2291">
        <w:rPr>
          <w:rFonts w:cs="Arial"/>
          <w:i/>
          <w:iCs/>
        </w:rPr>
        <w:t>S. l.: s. n.</w:t>
      </w:r>
      <w:r w:rsidRPr="00FA2291">
        <w:rPr>
          <w:rFonts w:cs="Arial"/>
        </w:rPr>
        <w:t xml:space="preserve">], 2024. Disponível em: https://biblioteca.ibge.gov.br/visualizacao/livros/liv102063.pdf. </w:t>
      </w:r>
    </w:p>
    <w:p w14:paraId="5249AA17" w14:textId="77777777" w:rsidR="00FA2291" w:rsidRPr="00FA2291" w:rsidRDefault="00FA2291" w:rsidP="00FA2291">
      <w:pPr>
        <w:pStyle w:val="Bibliografia"/>
        <w:rPr>
          <w:rFonts w:cs="Arial"/>
        </w:rPr>
      </w:pPr>
      <w:r w:rsidRPr="00FA2291">
        <w:rPr>
          <w:rFonts w:cs="Arial"/>
        </w:rPr>
        <w:t xml:space="preserve">IBGE. </w:t>
      </w:r>
      <w:r w:rsidRPr="00FA2291">
        <w:rPr>
          <w:rFonts w:cs="Arial"/>
          <w:b/>
          <w:bCs/>
        </w:rPr>
        <w:t>MUNIC 2019</w:t>
      </w:r>
      <w:r w:rsidRPr="00FA2291">
        <w:rPr>
          <w:rFonts w:cs="Arial"/>
        </w:rPr>
        <w:t>. [</w:t>
      </w:r>
      <w:r w:rsidRPr="00FA2291">
        <w:rPr>
          <w:rFonts w:cs="Arial"/>
          <w:i/>
          <w:iCs/>
        </w:rPr>
        <w:t>S. l.</w:t>
      </w:r>
      <w:r w:rsidRPr="00FA2291">
        <w:rPr>
          <w:rFonts w:cs="Arial"/>
        </w:rPr>
        <w:t xml:space="preserve">], 2019. Disponível em: https://ftp.ibge.gov.br/Perfil_Municipios/2019/Base_de_Dados/. Acesso em: 19 jul. 2025. </w:t>
      </w:r>
    </w:p>
    <w:p w14:paraId="6F0F1250" w14:textId="77777777" w:rsidR="00FA2291" w:rsidRPr="00FA2291" w:rsidRDefault="00FA2291" w:rsidP="00FA2291">
      <w:pPr>
        <w:pStyle w:val="Bibliografia"/>
        <w:rPr>
          <w:rFonts w:cs="Arial"/>
        </w:rPr>
      </w:pPr>
      <w:r w:rsidRPr="00FA2291">
        <w:rPr>
          <w:rFonts w:cs="Arial"/>
        </w:rPr>
        <w:t xml:space="preserve">IBGE,  liv101639. </w:t>
      </w:r>
      <w:r w:rsidRPr="00FA2291">
        <w:rPr>
          <w:rFonts w:cs="Arial"/>
          <w:b/>
          <w:bCs/>
        </w:rPr>
        <w:t>Padrão de  Registro de Endereços</w:t>
      </w:r>
      <w:r w:rsidRPr="00FA2291">
        <w:rPr>
          <w:rFonts w:cs="Arial"/>
        </w:rPr>
        <w:t>. Rio de Janeiro, RJ: [</w:t>
      </w:r>
      <w:r w:rsidRPr="00FA2291">
        <w:rPr>
          <w:rFonts w:cs="Arial"/>
          <w:i/>
          <w:iCs/>
        </w:rPr>
        <w:t>s. n.</w:t>
      </w:r>
      <w:r w:rsidRPr="00FA2291">
        <w:rPr>
          <w:rFonts w:cs="Arial"/>
        </w:rPr>
        <w:t xml:space="preserve">], 2019. (liv101639). Disponível em: https://biblioteca.ibge.gov.br/visualizacao/livros/liv101639.pdf. </w:t>
      </w:r>
    </w:p>
    <w:p w14:paraId="303E7EB9" w14:textId="77777777" w:rsidR="00FA2291" w:rsidRPr="00FA2291" w:rsidRDefault="00FA2291" w:rsidP="00FA2291">
      <w:pPr>
        <w:pStyle w:val="Bibliografia"/>
        <w:rPr>
          <w:rFonts w:cs="Arial"/>
        </w:rPr>
      </w:pPr>
      <w:r w:rsidRPr="00FA2291">
        <w:rPr>
          <w:rFonts w:cs="Arial"/>
          <w:lang w:val="en-US"/>
        </w:rPr>
        <w:t xml:space="preserve">RATIONAL SOFTWARE ARCHITECT STANDARD EDITION 7.5.5. </w:t>
      </w:r>
      <w:r w:rsidRPr="00FA2291">
        <w:rPr>
          <w:rFonts w:cs="Arial"/>
        </w:rPr>
        <w:t>[</w:t>
      </w:r>
      <w:r w:rsidRPr="00FA2291">
        <w:rPr>
          <w:rFonts w:cs="Arial"/>
          <w:i/>
          <w:iCs/>
        </w:rPr>
        <w:t>S. l.</w:t>
      </w:r>
      <w:r w:rsidRPr="00FA2291">
        <w:rPr>
          <w:rFonts w:cs="Arial"/>
        </w:rPr>
        <w:t xml:space="preserve">], 2021. Disponível em: https://www.ibm.com/docs/pt-br/rsas/7.5.0?topic=diagrams-relationships-in-class. Acesso em: 6 dez. 2024. </w:t>
      </w:r>
    </w:p>
    <w:p w14:paraId="68905C31" w14:textId="77777777" w:rsidR="00FA2291" w:rsidRPr="00FA2291" w:rsidRDefault="00FA2291" w:rsidP="00FA2291">
      <w:pPr>
        <w:pStyle w:val="Bibliografia"/>
        <w:rPr>
          <w:rFonts w:cs="Arial"/>
          <w:lang w:val="en-US"/>
        </w:rPr>
      </w:pPr>
      <w:r w:rsidRPr="00FA2291">
        <w:rPr>
          <w:rFonts w:cs="Arial"/>
        </w:rPr>
        <w:t xml:space="preserve">ISO. </w:t>
      </w:r>
      <w:r w:rsidRPr="00FA2291">
        <w:rPr>
          <w:rFonts w:cs="Arial"/>
          <w:b/>
          <w:bCs/>
        </w:rPr>
        <w:t>ISO 19152:2012(en), Geographic information — Land Administration Domain Model (LADM)</w:t>
      </w:r>
      <w:r w:rsidRPr="00FA2291">
        <w:rPr>
          <w:rFonts w:cs="Arial"/>
        </w:rPr>
        <w:t>. [</w:t>
      </w:r>
      <w:r w:rsidRPr="00FA2291">
        <w:rPr>
          <w:rFonts w:cs="Arial"/>
          <w:i/>
          <w:iCs/>
        </w:rPr>
        <w:t>S. l.</w:t>
      </w:r>
      <w:r w:rsidRPr="00FA2291">
        <w:rPr>
          <w:rFonts w:cs="Arial"/>
        </w:rPr>
        <w:t xml:space="preserve">], 2012. Disponível em: https://www.iso.org/obp/ui/en/#iso:std:iso:19152:ed-1:v1:en. </w:t>
      </w:r>
      <w:r w:rsidRPr="00FA2291">
        <w:rPr>
          <w:rFonts w:cs="Arial"/>
          <w:lang w:val="en-US"/>
        </w:rPr>
        <w:t xml:space="preserve">Acesso em: 6 dez. 2024. </w:t>
      </w:r>
    </w:p>
    <w:p w14:paraId="052DAD9A" w14:textId="77777777" w:rsidR="00FA2291" w:rsidRPr="00FA2291" w:rsidRDefault="00FA2291" w:rsidP="00FA2291">
      <w:pPr>
        <w:pStyle w:val="Bibliografia"/>
        <w:rPr>
          <w:rFonts w:cs="Arial"/>
          <w:lang w:val="en-US"/>
        </w:rPr>
      </w:pPr>
      <w:r w:rsidRPr="00FA2291">
        <w:rPr>
          <w:rFonts w:cs="Arial"/>
          <w:lang w:val="en-US"/>
        </w:rPr>
        <w:t xml:space="preserve">KALOGIANNI, E. </w:t>
      </w:r>
      <w:r w:rsidRPr="00FA2291">
        <w:rPr>
          <w:rFonts w:cs="Arial"/>
          <w:i/>
          <w:iCs/>
          <w:lang w:val="en-US"/>
        </w:rPr>
        <w:t>et al.</w:t>
      </w:r>
      <w:r w:rsidRPr="00FA2291">
        <w:rPr>
          <w:rFonts w:cs="Arial"/>
          <w:lang w:val="en-US"/>
        </w:rPr>
        <w:t xml:space="preserve"> Refining the survey model of the LADM ISO 19152–2: Land registration. </w:t>
      </w:r>
      <w:r w:rsidRPr="00FA2291">
        <w:rPr>
          <w:rFonts w:cs="Arial"/>
          <w:b/>
          <w:bCs/>
          <w:lang w:val="en-US"/>
        </w:rPr>
        <w:t>Land Use Policy</w:t>
      </w:r>
      <w:r w:rsidRPr="00FA2291">
        <w:rPr>
          <w:rFonts w:cs="Arial"/>
          <w:lang w:val="en-US"/>
        </w:rPr>
        <w:t>, [</w:t>
      </w:r>
      <w:r w:rsidRPr="00FA2291">
        <w:rPr>
          <w:rFonts w:cs="Arial"/>
          <w:i/>
          <w:iCs/>
          <w:lang w:val="en-US"/>
        </w:rPr>
        <w:t>s. l.</w:t>
      </w:r>
      <w:r w:rsidRPr="00FA2291">
        <w:rPr>
          <w:rFonts w:cs="Arial"/>
          <w:lang w:val="en-US"/>
        </w:rPr>
        <w:t xml:space="preserve">], v. 141, p. 107125, 2024. </w:t>
      </w:r>
    </w:p>
    <w:p w14:paraId="4469B2B4" w14:textId="77777777" w:rsidR="00FA2291" w:rsidRPr="00FA2291" w:rsidRDefault="00FA2291" w:rsidP="00FA2291">
      <w:pPr>
        <w:pStyle w:val="Bibliografia"/>
        <w:rPr>
          <w:rFonts w:cs="Arial"/>
        </w:rPr>
      </w:pPr>
      <w:r w:rsidRPr="00FA2291">
        <w:rPr>
          <w:rFonts w:cs="Arial"/>
          <w:lang w:val="en-US"/>
        </w:rPr>
        <w:t>LGPD - LEI N</w:t>
      </w:r>
      <w:r w:rsidRPr="00FA2291">
        <w:rPr>
          <w:rFonts w:cs="Arial"/>
          <w:vertAlign w:val="superscript"/>
          <w:lang w:val="en-US"/>
        </w:rPr>
        <w:t>o</w:t>
      </w:r>
      <w:r w:rsidRPr="00FA2291">
        <w:rPr>
          <w:rFonts w:cs="Arial"/>
          <w:lang w:val="en-US"/>
        </w:rPr>
        <w:t xml:space="preserve"> 13.709/2018. </w:t>
      </w:r>
      <w:r w:rsidRPr="00FA2291">
        <w:rPr>
          <w:rFonts w:cs="Arial"/>
        </w:rPr>
        <w:t xml:space="preserve">Congresso Nacional - Brasil. 14 ago. 2018. Disponível em: https://www2.camara.leg.br/legin/fed/lei/2018/lei-13709-14-agosto-2018-787077-publicacaooriginal-156212-pl.html. </w:t>
      </w:r>
    </w:p>
    <w:p w14:paraId="25F9815A" w14:textId="77777777" w:rsidR="00FA2291" w:rsidRPr="00FA2291" w:rsidRDefault="00FA2291" w:rsidP="00FA2291">
      <w:pPr>
        <w:pStyle w:val="Bibliografia"/>
        <w:rPr>
          <w:rFonts w:cs="Arial"/>
        </w:rPr>
      </w:pPr>
      <w:r w:rsidRPr="00FA2291">
        <w:rPr>
          <w:rFonts w:cs="Arial"/>
        </w:rPr>
        <w:t xml:space="preserve">MACEDO, D. </w:t>
      </w:r>
      <w:r w:rsidRPr="00FA2291">
        <w:rPr>
          <w:rFonts w:cs="Arial"/>
          <w:b/>
          <w:bCs/>
        </w:rPr>
        <w:t>Integração do Cadastro Único com Cadastro Nacional de Endereços para Fins Estatístico através da modelagem de um banco de dados espacial</w:t>
      </w:r>
      <w:r w:rsidRPr="00FA2291">
        <w:rPr>
          <w:rFonts w:cs="Arial"/>
        </w:rPr>
        <w:t>. [</w:t>
      </w:r>
      <w:r w:rsidRPr="00FA2291">
        <w:rPr>
          <w:rFonts w:cs="Arial"/>
          <w:i/>
          <w:iCs/>
        </w:rPr>
        <w:t>S. l.</w:t>
      </w:r>
      <w:r w:rsidRPr="00FA2291">
        <w:rPr>
          <w:rFonts w:cs="Arial"/>
        </w:rPr>
        <w:t>]: mds.gov.br, 2023. Disponível em: https://aplicacoes.mds.gov.br/sagi/pesquisas/documentos/relatorio/relatorio_270.pdf. Acesso em: 3 mar. 2025.</w:t>
      </w:r>
    </w:p>
    <w:p w14:paraId="6FE42AFD" w14:textId="77777777" w:rsidR="00FA2291" w:rsidRPr="00FA2291" w:rsidRDefault="00FA2291" w:rsidP="00FA2291">
      <w:pPr>
        <w:pStyle w:val="Bibliografia"/>
        <w:rPr>
          <w:rFonts w:cs="Arial"/>
        </w:rPr>
      </w:pPr>
      <w:r w:rsidRPr="00FA2291">
        <w:rPr>
          <w:rFonts w:cs="Arial"/>
        </w:rPr>
        <w:t>MÉTODOS E TÉCNICAS DE PESQUISA SOCIAL. [</w:t>
      </w:r>
      <w:r w:rsidRPr="00FA2291">
        <w:rPr>
          <w:rFonts w:cs="Arial"/>
          <w:i/>
          <w:iCs/>
        </w:rPr>
        <w:t>S. l.</w:t>
      </w:r>
      <w:r w:rsidRPr="00FA2291">
        <w:rPr>
          <w:rFonts w:cs="Arial"/>
        </w:rPr>
        <w:t xml:space="preserve">]: Editora Atlas Ltda, 2019. </w:t>
      </w:r>
    </w:p>
    <w:p w14:paraId="1F522F30" w14:textId="77777777" w:rsidR="00FA2291" w:rsidRPr="00FA2291" w:rsidRDefault="00FA2291" w:rsidP="00FA2291">
      <w:pPr>
        <w:pStyle w:val="Bibliografia"/>
        <w:rPr>
          <w:rFonts w:cs="Arial"/>
          <w:lang w:val="en-US"/>
        </w:rPr>
      </w:pPr>
      <w:r w:rsidRPr="00FA2291">
        <w:rPr>
          <w:rFonts w:cs="Arial"/>
        </w:rPr>
        <w:t xml:space="preserve">MF-CIATA. </w:t>
      </w:r>
      <w:r w:rsidRPr="00FA2291">
        <w:rPr>
          <w:rFonts w:cs="Arial"/>
          <w:b/>
          <w:bCs/>
        </w:rPr>
        <w:t>Manual do Cadastro Imobiliário - CIATA</w:t>
      </w:r>
      <w:r w:rsidRPr="00FA2291">
        <w:rPr>
          <w:rFonts w:cs="Arial"/>
        </w:rPr>
        <w:t xml:space="preserve">. </w:t>
      </w:r>
      <w:r w:rsidRPr="00FA2291">
        <w:rPr>
          <w:rFonts w:cs="Arial"/>
          <w:lang w:val="en-US"/>
        </w:rPr>
        <w:t>[</w:t>
      </w:r>
      <w:r w:rsidRPr="00FA2291">
        <w:rPr>
          <w:rFonts w:cs="Arial"/>
          <w:i/>
          <w:iCs/>
          <w:lang w:val="en-US"/>
        </w:rPr>
        <w:t>S. l.: s. n.</w:t>
      </w:r>
      <w:r w:rsidRPr="00FA2291">
        <w:rPr>
          <w:rFonts w:cs="Arial"/>
          <w:lang w:val="en-US"/>
        </w:rPr>
        <w:t xml:space="preserve">], 1979. </w:t>
      </w:r>
    </w:p>
    <w:p w14:paraId="2EE900E8" w14:textId="77777777" w:rsidR="00FA2291" w:rsidRPr="00FA2291" w:rsidRDefault="00FA2291" w:rsidP="00FA2291">
      <w:pPr>
        <w:pStyle w:val="Bibliografia"/>
        <w:rPr>
          <w:rFonts w:cs="Arial"/>
        </w:rPr>
      </w:pPr>
      <w:r w:rsidRPr="00FA2291">
        <w:rPr>
          <w:rFonts w:cs="Arial"/>
          <w:lang w:val="en-US"/>
        </w:rPr>
        <w:t xml:space="preserve">OLBRICHT, R.; PAULMANN, M. </w:t>
      </w:r>
      <w:r w:rsidRPr="00FA2291">
        <w:rPr>
          <w:rFonts w:cs="Arial"/>
          <w:b/>
          <w:bCs/>
          <w:lang w:val="en-US"/>
        </w:rPr>
        <w:t>Overpass API</w:t>
      </w:r>
      <w:r w:rsidRPr="00FA2291">
        <w:rPr>
          <w:rFonts w:cs="Arial"/>
          <w:lang w:val="en-US"/>
        </w:rPr>
        <w:t xml:space="preserve">. </w:t>
      </w:r>
      <w:r w:rsidRPr="00FA2291">
        <w:rPr>
          <w:rFonts w:cs="Arial"/>
        </w:rPr>
        <w:t>[</w:t>
      </w:r>
      <w:r w:rsidRPr="00FA2291">
        <w:rPr>
          <w:rFonts w:cs="Arial"/>
          <w:i/>
          <w:iCs/>
        </w:rPr>
        <w:t>S. l.</w:t>
      </w:r>
      <w:r w:rsidRPr="00FA2291">
        <w:rPr>
          <w:rFonts w:cs="Arial"/>
        </w:rPr>
        <w:t>]: FOSS@HFT, 2015. Disponível em: https://av.tib.eu/media/17720. Acesso em: 28 ago. 2025.</w:t>
      </w:r>
    </w:p>
    <w:p w14:paraId="3BD48E29" w14:textId="77777777" w:rsidR="00FA2291" w:rsidRPr="00FA2291" w:rsidRDefault="00FA2291" w:rsidP="00FA2291">
      <w:pPr>
        <w:pStyle w:val="Bibliografia"/>
        <w:rPr>
          <w:rFonts w:cs="Arial"/>
        </w:rPr>
      </w:pPr>
      <w:r w:rsidRPr="00FA2291">
        <w:rPr>
          <w:rFonts w:cs="Arial"/>
        </w:rPr>
        <w:t xml:space="preserve">PANCHINIAK, T. </w:t>
      </w:r>
      <w:r w:rsidRPr="00FA2291">
        <w:rPr>
          <w:rFonts w:cs="Arial"/>
          <w:b/>
          <w:bCs/>
        </w:rPr>
        <w:t>Discussão sobre modelos conceituais relacionados ao cadastro territorial: estudo de caso de Joinville</w:t>
      </w:r>
      <w:r w:rsidRPr="00FA2291">
        <w:rPr>
          <w:rFonts w:cs="Arial"/>
        </w:rPr>
        <w:t>. [</w:t>
      </w:r>
      <w:r w:rsidRPr="00FA2291">
        <w:rPr>
          <w:rFonts w:cs="Arial"/>
          <w:i/>
          <w:iCs/>
        </w:rPr>
        <w:t>S. l.</w:t>
      </w:r>
      <w:r w:rsidRPr="00FA2291">
        <w:rPr>
          <w:rFonts w:cs="Arial"/>
        </w:rPr>
        <w:t xml:space="preserve">], 2017. Disponível em: https://repositorio.ufsc.br/handle/123456789/189319. Acesso em: 2 dez. 2024. </w:t>
      </w:r>
    </w:p>
    <w:p w14:paraId="645E987A" w14:textId="77777777" w:rsidR="00FA2291" w:rsidRPr="00FA2291" w:rsidRDefault="00FA2291" w:rsidP="00FA2291">
      <w:pPr>
        <w:pStyle w:val="Bibliografia"/>
        <w:rPr>
          <w:rFonts w:cs="Arial"/>
        </w:rPr>
      </w:pPr>
      <w:r w:rsidRPr="00FA2291">
        <w:rPr>
          <w:rFonts w:cs="Arial"/>
        </w:rPr>
        <w:t>PORTAL NACIONAL DE CONTRATAÇÕES PÚBLICAS - PNCP. [</w:t>
      </w:r>
      <w:r w:rsidRPr="00FA2291">
        <w:rPr>
          <w:rFonts w:cs="Arial"/>
          <w:i/>
          <w:iCs/>
        </w:rPr>
        <w:t>S. l.</w:t>
      </w:r>
      <w:r w:rsidRPr="00FA2291">
        <w:rPr>
          <w:rFonts w:cs="Arial"/>
        </w:rPr>
        <w:t xml:space="preserve">], 2025. Disponível em: https://www.gov.br/pncp/pt-br. Acesso em: 21 fev. 2025. </w:t>
      </w:r>
    </w:p>
    <w:p w14:paraId="1C0C7B81" w14:textId="77777777" w:rsidR="00FA2291" w:rsidRPr="00FA2291" w:rsidRDefault="00FA2291" w:rsidP="00FA2291">
      <w:pPr>
        <w:pStyle w:val="Bibliografia"/>
        <w:rPr>
          <w:rFonts w:cs="Arial"/>
        </w:rPr>
      </w:pPr>
      <w:r w:rsidRPr="00FA2291">
        <w:rPr>
          <w:rFonts w:cs="Arial"/>
        </w:rPr>
        <w:t xml:space="preserve">PRODANOV, C. C. </w:t>
      </w:r>
      <w:r w:rsidRPr="00FA2291">
        <w:rPr>
          <w:rFonts w:cs="Arial"/>
          <w:b/>
          <w:bCs/>
        </w:rPr>
        <w:t>Metodologia do trabalho científico: métodos e técnicas da pesquisa e do trabalho acadêmico</w:t>
      </w:r>
      <w:r w:rsidRPr="00FA2291">
        <w:rPr>
          <w:rFonts w:cs="Arial"/>
        </w:rPr>
        <w:t>. [</w:t>
      </w:r>
      <w:r w:rsidRPr="00FA2291">
        <w:rPr>
          <w:rFonts w:cs="Arial"/>
          <w:i/>
          <w:iCs/>
        </w:rPr>
        <w:t>S. l.</w:t>
      </w:r>
      <w:r w:rsidRPr="00FA2291">
        <w:rPr>
          <w:rFonts w:cs="Arial"/>
        </w:rPr>
        <w:t xml:space="preserve">]: Universidade Feevale, 2012. </w:t>
      </w:r>
    </w:p>
    <w:p w14:paraId="25EACF05" w14:textId="77777777" w:rsidR="00FA2291" w:rsidRPr="00FA2291" w:rsidRDefault="00FA2291" w:rsidP="00FA2291">
      <w:pPr>
        <w:pStyle w:val="Bibliografia"/>
        <w:rPr>
          <w:rFonts w:cs="Arial"/>
        </w:rPr>
      </w:pPr>
      <w:r w:rsidRPr="00FA2291">
        <w:rPr>
          <w:rFonts w:cs="Arial"/>
        </w:rPr>
        <w:t xml:space="preserve">SERPRO. </w:t>
      </w:r>
      <w:r w:rsidRPr="00FA2291">
        <w:rPr>
          <w:rFonts w:cs="Arial"/>
          <w:b/>
          <w:bCs/>
        </w:rPr>
        <w:t>Superciata/PROJETO CIATA - MANUAL DO CADASTRO IMOBILIÁRIO.pdf at main · mbarbiero/Superciata</w:t>
      </w:r>
      <w:r w:rsidRPr="00FA2291">
        <w:rPr>
          <w:rFonts w:cs="Arial"/>
        </w:rPr>
        <w:t>. [</w:t>
      </w:r>
      <w:r w:rsidRPr="00FA2291">
        <w:rPr>
          <w:rFonts w:cs="Arial"/>
          <w:i/>
          <w:iCs/>
        </w:rPr>
        <w:t>S. l.</w:t>
      </w:r>
      <w:r w:rsidRPr="00FA2291">
        <w:rPr>
          <w:rFonts w:cs="Arial"/>
        </w:rPr>
        <w:t xml:space="preserve">], 2025. Disponível em: </w:t>
      </w:r>
      <w:r w:rsidRPr="00FA2291">
        <w:rPr>
          <w:rFonts w:cs="Arial"/>
        </w:rPr>
        <w:lastRenderedPageBreak/>
        <w:t xml:space="preserve">https://github.com/mbarbiero/Superciata/blob/main/PROJETO%20CIATA%20-%20MANUAL%20DO%20CADASTRO%20IMOBILI%C3%81RIO.pdf. Acesso em: 20 jul. 2025. </w:t>
      </w:r>
    </w:p>
    <w:p w14:paraId="3C14AD69" w14:textId="77777777" w:rsidR="00FA2291" w:rsidRPr="00FA2291" w:rsidRDefault="00FA2291" w:rsidP="00FA2291">
      <w:pPr>
        <w:pStyle w:val="Bibliografia"/>
        <w:rPr>
          <w:rFonts w:cs="Arial"/>
        </w:rPr>
      </w:pPr>
      <w:r w:rsidRPr="00FA2291">
        <w:rPr>
          <w:rFonts w:cs="Arial"/>
        </w:rPr>
        <w:t xml:space="preserve">SILBERSCHATZ, A. </w:t>
      </w:r>
      <w:r w:rsidRPr="00FA2291">
        <w:rPr>
          <w:rFonts w:cs="Arial"/>
          <w:b/>
          <w:bCs/>
        </w:rPr>
        <w:t>Sistemas De Bancos De Dados</w:t>
      </w:r>
      <w:r w:rsidRPr="00FA2291">
        <w:rPr>
          <w:rFonts w:cs="Arial"/>
        </w:rPr>
        <w:t xml:space="preserve">. 7. ed. Rio de Janeiro, RJ: Grupo Gen, 2011. </w:t>
      </w:r>
    </w:p>
    <w:p w14:paraId="004D70A3" w14:textId="77777777" w:rsidR="00FA2291" w:rsidRPr="00FA2291" w:rsidRDefault="00FA2291" w:rsidP="00FA2291">
      <w:pPr>
        <w:pStyle w:val="Bibliografia"/>
        <w:rPr>
          <w:rFonts w:cs="Arial"/>
        </w:rPr>
      </w:pPr>
      <w:r w:rsidRPr="00FA2291">
        <w:rPr>
          <w:rFonts w:cs="Arial"/>
        </w:rPr>
        <w:t xml:space="preserve">SILVA, E. da (org.). </w:t>
      </w:r>
      <w:r w:rsidRPr="00FA2291">
        <w:rPr>
          <w:rFonts w:cs="Arial"/>
          <w:b/>
          <w:bCs/>
        </w:rPr>
        <w:t>Cadastro Territorial Multifinalitário aplicado à gestão municipal</w:t>
      </w:r>
      <w:r w:rsidRPr="00FA2291">
        <w:rPr>
          <w:rFonts w:cs="Arial"/>
        </w:rPr>
        <w:t xml:space="preserve">. Florianópolis, SC: Ufsc, 2023. </w:t>
      </w:r>
    </w:p>
    <w:p w14:paraId="35E6C860" w14:textId="77777777" w:rsidR="00FA2291" w:rsidRPr="00FA2291" w:rsidRDefault="00FA2291" w:rsidP="00FA2291">
      <w:pPr>
        <w:pStyle w:val="Bibliografia"/>
        <w:rPr>
          <w:rFonts w:cs="Arial"/>
        </w:rPr>
      </w:pPr>
      <w:r w:rsidRPr="00FA2291">
        <w:rPr>
          <w:rFonts w:cs="Arial"/>
        </w:rPr>
        <w:t>SISCONFI/STN. siconfi. , 2023. Disponível em: https://siconfi.tesouro.gov.br/siconfi/pages/public/sti/iframe_sti.jsf. Acesso em: 28 fev. 2025.</w:t>
      </w:r>
    </w:p>
    <w:p w14:paraId="6E34DFE9" w14:textId="18ADB7DF"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p w14:paraId="49C659CA" w14:textId="77777777" w:rsidR="00765F88" w:rsidRPr="000752AD" w:rsidRDefault="00765F88"/>
    <w:sectPr w:rsidR="00765F88"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4"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97"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110"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29"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39" w:author="Marco Aurélio Barbiero" w:date="2025-09-16T21:54:00Z" w:initials="MB">
    <w:p w14:paraId="4A50BF33" w14:textId="77777777" w:rsidR="00525D05" w:rsidRDefault="00525D05" w:rsidP="00525D05">
      <w:pPr>
        <w:pStyle w:val="Textodecomentrio"/>
        <w:ind w:firstLine="0"/>
        <w:jc w:val="left"/>
      </w:pPr>
      <w:r>
        <w:rPr>
          <w:rStyle w:val="Refdecomentrio"/>
        </w:rPr>
        <w:annotationRef/>
      </w:r>
      <w:r>
        <w:t>Provavelmente deve estar em metodologia</w:t>
      </w:r>
    </w:p>
  </w:comment>
  <w:comment w:id="145" w:author="Marco Aurélio Barbiero" w:date="2025-04-24T21:39:00Z" w:initials="MB">
    <w:p w14:paraId="16C3E0C5" w14:textId="77777777" w:rsidR="00525D05" w:rsidRDefault="00525D05" w:rsidP="00525D05">
      <w:pPr>
        <w:pStyle w:val="Textodecomentrio"/>
        <w:ind w:firstLine="0"/>
        <w:jc w:val="left"/>
      </w:pPr>
      <w:r>
        <w:rPr>
          <w:rStyle w:val="Refdecomentrio"/>
        </w:rPr>
        <w:annotationRef/>
      </w:r>
      <w:r>
        <w:t>Citação indireta</w:t>
      </w:r>
    </w:p>
  </w:comment>
  <w:comment w:id="151"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48DAB5" w15:done="0"/>
  <w15:commentEx w15:paraId="0565760A" w15:done="0"/>
  <w15:commentEx w15:paraId="764C923F" w15:done="0"/>
  <w15:commentEx w15:paraId="4C404445" w15:done="0"/>
  <w15:commentEx w15:paraId="4A50BF33" w15:done="0"/>
  <w15:commentEx w15:paraId="16C3E0C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F4D809" w16cex:dateUtc="2025-04-25T00:27:00Z"/>
  <w16cex:commentExtensible w16cex:durableId="379C0414" w16cex:dateUtc="2025-04-25T00:32:00Z"/>
  <w16cex:commentExtensible w16cex:durableId="785513CE" w16cex:dateUtc="2025-04-25T00:37:00Z"/>
  <w16cex:commentExtensible w16cex:durableId="484E831D" w16cex:dateUtc="2025-04-25T00:43:00Z"/>
  <w16cex:commentExtensible w16cex:durableId="1B6CF070" w16cex:dateUtc="2025-09-17T00:54:00Z"/>
  <w16cex:commentExtensible w16cex:durableId="6B30C21A" w16cex:dateUtc="2025-04-25T00:39: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48DAB5" w16cid:durableId="5DF4D809"/>
  <w16cid:commentId w16cid:paraId="0565760A" w16cid:durableId="379C0414"/>
  <w16cid:commentId w16cid:paraId="764C923F" w16cid:durableId="785513CE"/>
  <w16cid:commentId w16cid:paraId="4C404445" w16cid:durableId="484E831D"/>
  <w16cid:commentId w16cid:paraId="4A50BF33" w16cid:durableId="1B6CF070"/>
  <w16cid:commentId w16cid:paraId="16C3E0C5" w16cid:durableId="6B30C21A"/>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4BCD76" w14:textId="77777777" w:rsidR="00B265DE" w:rsidRPr="00B322C5" w:rsidRDefault="00B265DE" w:rsidP="00362BEC">
      <w:pPr>
        <w:spacing w:line="240" w:lineRule="auto"/>
      </w:pPr>
      <w:r w:rsidRPr="00B322C5">
        <w:separator/>
      </w:r>
    </w:p>
  </w:endnote>
  <w:endnote w:type="continuationSeparator" w:id="0">
    <w:p w14:paraId="518F7083" w14:textId="77777777" w:rsidR="00B265DE" w:rsidRPr="00B322C5" w:rsidRDefault="00B265DE"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1ED9A1" w14:textId="77777777" w:rsidR="00B265DE" w:rsidRPr="00B322C5" w:rsidRDefault="00B265DE" w:rsidP="00802B3F">
      <w:pPr>
        <w:spacing w:line="240" w:lineRule="auto"/>
        <w:ind w:firstLine="0"/>
      </w:pPr>
      <w:r w:rsidRPr="00B322C5">
        <w:separator/>
      </w:r>
    </w:p>
  </w:footnote>
  <w:footnote w:type="continuationSeparator" w:id="0">
    <w:p w14:paraId="65B31679" w14:textId="77777777" w:rsidR="00B265DE" w:rsidRPr="00B322C5" w:rsidRDefault="00B265DE" w:rsidP="00362BEC">
      <w:pPr>
        <w:spacing w:line="240" w:lineRule="auto"/>
      </w:pPr>
      <w:r w:rsidRPr="00B322C5">
        <w:continuationSeparator/>
      </w:r>
    </w:p>
  </w:footnote>
  <w:footnote w:id="1">
    <w:p w14:paraId="44CD5382" w14:textId="77777777" w:rsidR="00B3095F" w:rsidRPr="00693DE7" w:rsidRDefault="00B3095F" w:rsidP="00B3095F">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14098D01" w14:textId="77777777" w:rsidR="00B3095F" w:rsidRPr="00693DE7" w:rsidRDefault="00B3095F" w:rsidP="00B3095F">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4D73239F" w14:textId="77777777" w:rsidR="00B3095F" w:rsidRPr="00693DE7" w:rsidRDefault="00B3095F" w:rsidP="00B3095F">
      <w:pPr>
        <w:pStyle w:val="Textodenotaderodap"/>
        <w:ind w:firstLine="0"/>
      </w:pPr>
      <w:r w:rsidRPr="00FC3420">
        <w:rPr>
          <w:rStyle w:val="Refdenotaderodap"/>
        </w:rPr>
        <w:footnoteRef/>
      </w:r>
      <w:r w:rsidRPr="00693DE7">
        <w:t xml:space="preserve"> Miraselva - PR</w:t>
      </w:r>
    </w:p>
  </w:footnote>
  <w:footnote w:id="4">
    <w:p w14:paraId="552A76CF" w14:textId="77777777" w:rsidR="00B3095F" w:rsidRPr="00693DE7" w:rsidRDefault="00B3095F" w:rsidP="00B3095F">
      <w:pPr>
        <w:pStyle w:val="Textodenotaderodap"/>
        <w:ind w:firstLine="0"/>
      </w:pPr>
      <w:r w:rsidRPr="00FC3420">
        <w:rPr>
          <w:rStyle w:val="Refdenotaderodap"/>
        </w:rPr>
        <w:footnoteRef/>
      </w:r>
      <w:r w:rsidRPr="00693DE7">
        <w:t xml:space="preserve"> Parazinho - RN</w:t>
      </w:r>
    </w:p>
  </w:footnote>
  <w:footnote w:id="5">
    <w:p w14:paraId="591CBA31" w14:textId="77777777" w:rsidR="00B3095F" w:rsidRPr="00693DE7" w:rsidRDefault="00B3095F" w:rsidP="00B3095F">
      <w:pPr>
        <w:pStyle w:val="Textodenotaderodap"/>
        <w:ind w:firstLine="0"/>
      </w:pPr>
      <w:r w:rsidRPr="00FC3420">
        <w:rPr>
          <w:rStyle w:val="Refdenotaderodap"/>
        </w:rPr>
        <w:footnoteRef/>
      </w:r>
      <w:r w:rsidRPr="00693DE7">
        <w:t xml:space="preserve"> Serra da Saudade - MG</w:t>
      </w:r>
    </w:p>
  </w:footnote>
  <w:footnote w:id="6">
    <w:p w14:paraId="3E1FBF38" w14:textId="77777777" w:rsidR="00B3095F" w:rsidRPr="00693DE7" w:rsidRDefault="00B3095F" w:rsidP="00B3095F">
      <w:pPr>
        <w:pStyle w:val="Textodenotaderodap"/>
        <w:ind w:firstLine="0"/>
      </w:pPr>
      <w:r w:rsidRPr="00FC3420">
        <w:rPr>
          <w:rStyle w:val="Refdenotaderodap"/>
        </w:rPr>
        <w:footnoteRef/>
      </w:r>
      <w:r w:rsidRPr="00693DE7">
        <w:t xml:space="preserve"> Canaã dos Carajás - PA</w:t>
      </w:r>
    </w:p>
  </w:footnote>
  <w:footnote w:id="7">
    <w:p w14:paraId="62F7A3E1" w14:textId="77777777" w:rsidR="00B3095F" w:rsidRPr="00693DE7" w:rsidRDefault="00B3095F" w:rsidP="00B3095F">
      <w:pPr>
        <w:pStyle w:val="Textodenotaderodap"/>
        <w:ind w:firstLine="0"/>
      </w:pPr>
      <w:r w:rsidRPr="00FC3420">
        <w:rPr>
          <w:rStyle w:val="Refdenotaderodap"/>
        </w:rPr>
        <w:footnoteRef/>
      </w:r>
      <w:r w:rsidRPr="00693DE7">
        <w:t xml:space="preserve"> Xangri-lá - RS</w:t>
      </w:r>
    </w:p>
  </w:footnote>
  <w:footnote w:id="8">
    <w:p w14:paraId="5156D517" w14:textId="77777777" w:rsidR="00B3095F" w:rsidRPr="00693DE7" w:rsidRDefault="00B3095F" w:rsidP="00B3095F">
      <w:pPr>
        <w:pStyle w:val="Textodenotaderodap"/>
        <w:ind w:firstLine="0"/>
      </w:pPr>
      <w:r w:rsidRPr="00FC3420">
        <w:rPr>
          <w:rStyle w:val="Refdenotaderodap"/>
        </w:rPr>
        <w:footnoteRef/>
      </w:r>
      <w:r w:rsidRPr="00693DE7">
        <w:t xml:space="preserve"> Goianira – GO</w:t>
      </w:r>
    </w:p>
    <w:p w14:paraId="0B39B1D8" w14:textId="77777777" w:rsidR="00B3095F" w:rsidRPr="00693DE7" w:rsidRDefault="00B3095F" w:rsidP="00B3095F">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oop)</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BB2AC66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9C6"/>
    <w:rsid w:val="00056F24"/>
    <w:rsid w:val="000579AB"/>
    <w:rsid w:val="00057BDD"/>
    <w:rsid w:val="00063547"/>
    <w:rsid w:val="00063EB9"/>
    <w:rsid w:val="0006781B"/>
    <w:rsid w:val="00067E1F"/>
    <w:rsid w:val="00070BC3"/>
    <w:rsid w:val="000716BC"/>
    <w:rsid w:val="000724E3"/>
    <w:rsid w:val="0007312F"/>
    <w:rsid w:val="0007423E"/>
    <w:rsid w:val="00074EDE"/>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0E8F"/>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66E6"/>
    <w:rsid w:val="00186C9C"/>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4CA6"/>
    <w:rsid w:val="001F601B"/>
    <w:rsid w:val="001F6116"/>
    <w:rsid w:val="00200B6B"/>
    <w:rsid w:val="002011AC"/>
    <w:rsid w:val="00201231"/>
    <w:rsid w:val="00202BF3"/>
    <w:rsid w:val="00203322"/>
    <w:rsid w:val="00203794"/>
    <w:rsid w:val="00203DA0"/>
    <w:rsid w:val="00203F1A"/>
    <w:rsid w:val="00204483"/>
    <w:rsid w:val="0020603F"/>
    <w:rsid w:val="00206D84"/>
    <w:rsid w:val="002074C5"/>
    <w:rsid w:val="00210190"/>
    <w:rsid w:val="00210C6B"/>
    <w:rsid w:val="00210D52"/>
    <w:rsid w:val="00211253"/>
    <w:rsid w:val="00211491"/>
    <w:rsid w:val="0021373A"/>
    <w:rsid w:val="00214C74"/>
    <w:rsid w:val="002153C4"/>
    <w:rsid w:val="00215BAE"/>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6319"/>
    <w:rsid w:val="00267342"/>
    <w:rsid w:val="00267B2A"/>
    <w:rsid w:val="00271201"/>
    <w:rsid w:val="00272777"/>
    <w:rsid w:val="00272A82"/>
    <w:rsid w:val="0027448A"/>
    <w:rsid w:val="0027653C"/>
    <w:rsid w:val="00280216"/>
    <w:rsid w:val="00280535"/>
    <w:rsid w:val="00283889"/>
    <w:rsid w:val="00284095"/>
    <w:rsid w:val="00284DE2"/>
    <w:rsid w:val="00285158"/>
    <w:rsid w:val="0028560A"/>
    <w:rsid w:val="00286FDA"/>
    <w:rsid w:val="00287252"/>
    <w:rsid w:val="00287837"/>
    <w:rsid w:val="00290D10"/>
    <w:rsid w:val="00290F6E"/>
    <w:rsid w:val="0029300B"/>
    <w:rsid w:val="0029350B"/>
    <w:rsid w:val="00294038"/>
    <w:rsid w:val="00294134"/>
    <w:rsid w:val="002945FD"/>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D3E"/>
    <w:rsid w:val="003D297B"/>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2219"/>
    <w:rsid w:val="00482273"/>
    <w:rsid w:val="00482E60"/>
    <w:rsid w:val="00483433"/>
    <w:rsid w:val="004841A6"/>
    <w:rsid w:val="00485896"/>
    <w:rsid w:val="00487155"/>
    <w:rsid w:val="0048770D"/>
    <w:rsid w:val="004878A2"/>
    <w:rsid w:val="004900AB"/>
    <w:rsid w:val="00490C85"/>
    <w:rsid w:val="00492AF1"/>
    <w:rsid w:val="0049389D"/>
    <w:rsid w:val="00495155"/>
    <w:rsid w:val="00496946"/>
    <w:rsid w:val="00496A96"/>
    <w:rsid w:val="004A08AA"/>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D29"/>
    <w:rsid w:val="00523FB3"/>
    <w:rsid w:val="00525D05"/>
    <w:rsid w:val="00526263"/>
    <w:rsid w:val="005269AD"/>
    <w:rsid w:val="00526D5B"/>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3746"/>
    <w:rsid w:val="005B44C4"/>
    <w:rsid w:val="005B4A5E"/>
    <w:rsid w:val="005B5164"/>
    <w:rsid w:val="005B599B"/>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AB5"/>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07CE3"/>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93"/>
    <w:rsid w:val="00645976"/>
    <w:rsid w:val="00645D4B"/>
    <w:rsid w:val="0064735D"/>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1970"/>
    <w:rsid w:val="006C23C5"/>
    <w:rsid w:val="006C248F"/>
    <w:rsid w:val="006C2639"/>
    <w:rsid w:val="006C351F"/>
    <w:rsid w:val="006C51E6"/>
    <w:rsid w:val="006C6828"/>
    <w:rsid w:val="006C777D"/>
    <w:rsid w:val="006D1F07"/>
    <w:rsid w:val="006D2190"/>
    <w:rsid w:val="006D2B69"/>
    <w:rsid w:val="006D3111"/>
    <w:rsid w:val="006E2124"/>
    <w:rsid w:val="006E21F6"/>
    <w:rsid w:val="006E2432"/>
    <w:rsid w:val="006E2457"/>
    <w:rsid w:val="006E3551"/>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0C67"/>
    <w:rsid w:val="00731C80"/>
    <w:rsid w:val="0073200C"/>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507A"/>
    <w:rsid w:val="0075546A"/>
    <w:rsid w:val="00755AD0"/>
    <w:rsid w:val="00756032"/>
    <w:rsid w:val="007623E1"/>
    <w:rsid w:val="00762440"/>
    <w:rsid w:val="00762601"/>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15E9"/>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14EB"/>
    <w:rsid w:val="00812573"/>
    <w:rsid w:val="00814402"/>
    <w:rsid w:val="008152BF"/>
    <w:rsid w:val="00817586"/>
    <w:rsid w:val="008179FA"/>
    <w:rsid w:val="00817D73"/>
    <w:rsid w:val="0082201F"/>
    <w:rsid w:val="00822198"/>
    <w:rsid w:val="00822D7A"/>
    <w:rsid w:val="00823FFD"/>
    <w:rsid w:val="008243CF"/>
    <w:rsid w:val="008258F6"/>
    <w:rsid w:val="00825B92"/>
    <w:rsid w:val="008260EF"/>
    <w:rsid w:val="008263CA"/>
    <w:rsid w:val="00826499"/>
    <w:rsid w:val="0082661D"/>
    <w:rsid w:val="00827264"/>
    <w:rsid w:val="00827394"/>
    <w:rsid w:val="00827ECF"/>
    <w:rsid w:val="008303C0"/>
    <w:rsid w:val="00830C4B"/>
    <w:rsid w:val="00832B3F"/>
    <w:rsid w:val="00832D02"/>
    <w:rsid w:val="00832E0C"/>
    <w:rsid w:val="008345A3"/>
    <w:rsid w:val="0083516A"/>
    <w:rsid w:val="0083601F"/>
    <w:rsid w:val="008365F2"/>
    <w:rsid w:val="0083669C"/>
    <w:rsid w:val="00837AF2"/>
    <w:rsid w:val="00837C91"/>
    <w:rsid w:val="008400F1"/>
    <w:rsid w:val="008402F2"/>
    <w:rsid w:val="00841B0A"/>
    <w:rsid w:val="00841DDD"/>
    <w:rsid w:val="00842911"/>
    <w:rsid w:val="00843426"/>
    <w:rsid w:val="00844166"/>
    <w:rsid w:val="008448CD"/>
    <w:rsid w:val="00845174"/>
    <w:rsid w:val="00846C26"/>
    <w:rsid w:val="00847066"/>
    <w:rsid w:val="0084724E"/>
    <w:rsid w:val="00847B58"/>
    <w:rsid w:val="00847C65"/>
    <w:rsid w:val="00850274"/>
    <w:rsid w:val="008505AC"/>
    <w:rsid w:val="00850715"/>
    <w:rsid w:val="00851749"/>
    <w:rsid w:val="008524A1"/>
    <w:rsid w:val="00852FBC"/>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E6A"/>
    <w:rsid w:val="00885FFD"/>
    <w:rsid w:val="008863D2"/>
    <w:rsid w:val="00887CD8"/>
    <w:rsid w:val="00891D1F"/>
    <w:rsid w:val="0089208D"/>
    <w:rsid w:val="00892CCF"/>
    <w:rsid w:val="00893421"/>
    <w:rsid w:val="00894110"/>
    <w:rsid w:val="00894AF6"/>
    <w:rsid w:val="008964E4"/>
    <w:rsid w:val="00896832"/>
    <w:rsid w:val="00897386"/>
    <w:rsid w:val="008973AD"/>
    <w:rsid w:val="008A042A"/>
    <w:rsid w:val="008A0F6A"/>
    <w:rsid w:val="008A1A5B"/>
    <w:rsid w:val="008A21D7"/>
    <w:rsid w:val="008A31C7"/>
    <w:rsid w:val="008A33EC"/>
    <w:rsid w:val="008A44EF"/>
    <w:rsid w:val="008A465A"/>
    <w:rsid w:val="008A4BEB"/>
    <w:rsid w:val="008A570A"/>
    <w:rsid w:val="008A604D"/>
    <w:rsid w:val="008A7452"/>
    <w:rsid w:val="008A79DA"/>
    <w:rsid w:val="008B02AA"/>
    <w:rsid w:val="008B0D55"/>
    <w:rsid w:val="008B0D70"/>
    <w:rsid w:val="008B1668"/>
    <w:rsid w:val="008B23DF"/>
    <w:rsid w:val="008B2493"/>
    <w:rsid w:val="008B3EB8"/>
    <w:rsid w:val="008B4575"/>
    <w:rsid w:val="008B63DF"/>
    <w:rsid w:val="008B63E2"/>
    <w:rsid w:val="008B7824"/>
    <w:rsid w:val="008C0970"/>
    <w:rsid w:val="008C0DB3"/>
    <w:rsid w:val="008C11E0"/>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548C"/>
    <w:rsid w:val="008D6665"/>
    <w:rsid w:val="008D6A95"/>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47FDB"/>
    <w:rsid w:val="009504E9"/>
    <w:rsid w:val="0095153C"/>
    <w:rsid w:val="0095203C"/>
    <w:rsid w:val="00954631"/>
    <w:rsid w:val="00955EDC"/>
    <w:rsid w:val="00956826"/>
    <w:rsid w:val="00956D50"/>
    <w:rsid w:val="009573AF"/>
    <w:rsid w:val="00960592"/>
    <w:rsid w:val="00961C28"/>
    <w:rsid w:val="00961C67"/>
    <w:rsid w:val="00965406"/>
    <w:rsid w:val="00966D04"/>
    <w:rsid w:val="009720AD"/>
    <w:rsid w:val="0097240F"/>
    <w:rsid w:val="00972675"/>
    <w:rsid w:val="0097306B"/>
    <w:rsid w:val="00973344"/>
    <w:rsid w:val="00974E98"/>
    <w:rsid w:val="00976EF1"/>
    <w:rsid w:val="0097737C"/>
    <w:rsid w:val="009801FE"/>
    <w:rsid w:val="009821E0"/>
    <w:rsid w:val="00982723"/>
    <w:rsid w:val="00983C2C"/>
    <w:rsid w:val="00984E0B"/>
    <w:rsid w:val="00985C88"/>
    <w:rsid w:val="0098778D"/>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326A"/>
    <w:rsid w:val="009B3DC1"/>
    <w:rsid w:val="009B48B1"/>
    <w:rsid w:val="009B5324"/>
    <w:rsid w:val="009B5748"/>
    <w:rsid w:val="009B59C9"/>
    <w:rsid w:val="009B5F48"/>
    <w:rsid w:val="009B62F3"/>
    <w:rsid w:val="009C0EB0"/>
    <w:rsid w:val="009C37D6"/>
    <w:rsid w:val="009C3B48"/>
    <w:rsid w:val="009C5378"/>
    <w:rsid w:val="009C5EAE"/>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27A4"/>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208E"/>
    <w:rsid w:val="00A4293F"/>
    <w:rsid w:val="00A4306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1868"/>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1223"/>
    <w:rsid w:val="00AD277F"/>
    <w:rsid w:val="00AD3607"/>
    <w:rsid w:val="00AD48C3"/>
    <w:rsid w:val="00AD48D8"/>
    <w:rsid w:val="00AD54C7"/>
    <w:rsid w:val="00AD5C94"/>
    <w:rsid w:val="00AD641E"/>
    <w:rsid w:val="00AD7DE7"/>
    <w:rsid w:val="00AD7E18"/>
    <w:rsid w:val="00AE1D07"/>
    <w:rsid w:val="00AE2C39"/>
    <w:rsid w:val="00AE4157"/>
    <w:rsid w:val="00AE47E3"/>
    <w:rsid w:val="00AE4B34"/>
    <w:rsid w:val="00AE4BCE"/>
    <w:rsid w:val="00AE5F98"/>
    <w:rsid w:val="00AE60C0"/>
    <w:rsid w:val="00AE6A4C"/>
    <w:rsid w:val="00AE6C7C"/>
    <w:rsid w:val="00AE7AD9"/>
    <w:rsid w:val="00AF0080"/>
    <w:rsid w:val="00AF0086"/>
    <w:rsid w:val="00AF0224"/>
    <w:rsid w:val="00AF0956"/>
    <w:rsid w:val="00AF123B"/>
    <w:rsid w:val="00AF18BF"/>
    <w:rsid w:val="00AF2752"/>
    <w:rsid w:val="00AF29AB"/>
    <w:rsid w:val="00AF317B"/>
    <w:rsid w:val="00AF438F"/>
    <w:rsid w:val="00AF512D"/>
    <w:rsid w:val="00AF52F8"/>
    <w:rsid w:val="00AF5303"/>
    <w:rsid w:val="00AF5AD3"/>
    <w:rsid w:val="00AF60F1"/>
    <w:rsid w:val="00AF627B"/>
    <w:rsid w:val="00AF650F"/>
    <w:rsid w:val="00B007D4"/>
    <w:rsid w:val="00B00969"/>
    <w:rsid w:val="00B01D48"/>
    <w:rsid w:val="00B0286F"/>
    <w:rsid w:val="00B03201"/>
    <w:rsid w:val="00B03A18"/>
    <w:rsid w:val="00B06931"/>
    <w:rsid w:val="00B07FA6"/>
    <w:rsid w:val="00B10251"/>
    <w:rsid w:val="00B10B4E"/>
    <w:rsid w:val="00B1121E"/>
    <w:rsid w:val="00B115E8"/>
    <w:rsid w:val="00B11713"/>
    <w:rsid w:val="00B12ED4"/>
    <w:rsid w:val="00B1408A"/>
    <w:rsid w:val="00B1483E"/>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4"/>
    <w:rsid w:val="00B2354F"/>
    <w:rsid w:val="00B249B2"/>
    <w:rsid w:val="00B25C41"/>
    <w:rsid w:val="00B265DE"/>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79C1"/>
    <w:rsid w:val="00B87BDA"/>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1B84"/>
    <w:rsid w:val="00BC2535"/>
    <w:rsid w:val="00BC33AD"/>
    <w:rsid w:val="00BC44AA"/>
    <w:rsid w:val="00BC5D51"/>
    <w:rsid w:val="00BC725E"/>
    <w:rsid w:val="00BD0660"/>
    <w:rsid w:val="00BD06A7"/>
    <w:rsid w:val="00BD09C1"/>
    <w:rsid w:val="00BD1201"/>
    <w:rsid w:val="00BD1AAC"/>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3E1B"/>
    <w:rsid w:val="00C102C9"/>
    <w:rsid w:val="00C10785"/>
    <w:rsid w:val="00C10B82"/>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498"/>
    <w:rsid w:val="00C7698A"/>
    <w:rsid w:val="00C77113"/>
    <w:rsid w:val="00C77A2D"/>
    <w:rsid w:val="00C77A4D"/>
    <w:rsid w:val="00C83DF1"/>
    <w:rsid w:val="00C851AC"/>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D42"/>
    <w:rsid w:val="00CC71DB"/>
    <w:rsid w:val="00CC766C"/>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4871"/>
    <w:rsid w:val="00D14E1D"/>
    <w:rsid w:val="00D16874"/>
    <w:rsid w:val="00D16AED"/>
    <w:rsid w:val="00D16B1C"/>
    <w:rsid w:val="00D1716E"/>
    <w:rsid w:val="00D17B43"/>
    <w:rsid w:val="00D203AF"/>
    <w:rsid w:val="00D20E1C"/>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5F37"/>
    <w:rsid w:val="00D37A0B"/>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330B"/>
    <w:rsid w:val="00D7371A"/>
    <w:rsid w:val="00D7391B"/>
    <w:rsid w:val="00D76393"/>
    <w:rsid w:val="00D77041"/>
    <w:rsid w:val="00D805E9"/>
    <w:rsid w:val="00D80FB0"/>
    <w:rsid w:val="00D81151"/>
    <w:rsid w:val="00D8219E"/>
    <w:rsid w:val="00D85594"/>
    <w:rsid w:val="00D85BFD"/>
    <w:rsid w:val="00D85D97"/>
    <w:rsid w:val="00D86048"/>
    <w:rsid w:val="00D86378"/>
    <w:rsid w:val="00D867BE"/>
    <w:rsid w:val="00D929CF"/>
    <w:rsid w:val="00D92D2C"/>
    <w:rsid w:val="00D96D2F"/>
    <w:rsid w:val="00D97085"/>
    <w:rsid w:val="00D9751D"/>
    <w:rsid w:val="00D97BBC"/>
    <w:rsid w:val="00D97D5D"/>
    <w:rsid w:val="00D97FB1"/>
    <w:rsid w:val="00D97FB3"/>
    <w:rsid w:val="00DA0B24"/>
    <w:rsid w:val="00DA14F3"/>
    <w:rsid w:val="00DA55F2"/>
    <w:rsid w:val="00DA6550"/>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6766"/>
    <w:rsid w:val="00DD7F84"/>
    <w:rsid w:val="00DE1022"/>
    <w:rsid w:val="00DE2390"/>
    <w:rsid w:val="00DE416B"/>
    <w:rsid w:val="00DE5A5D"/>
    <w:rsid w:val="00DE5C5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127F"/>
    <w:rsid w:val="00E92027"/>
    <w:rsid w:val="00E93DE9"/>
    <w:rsid w:val="00E9447E"/>
    <w:rsid w:val="00E9471F"/>
    <w:rsid w:val="00E95AFD"/>
    <w:rsid w:val="00E9606E"/>
    <w:rsid w:val="00E96985"/>
    <w:rsid w:val="00E96E5A"/>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6E25"/>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ACD"/>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1F58"/>
    <w:rsid w:val="00F22861"/>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140D"/>
    <w:rsid w:val="00F53118"/>
    <w:rsid w:val="00F533EF"/>
    <w:rsid w:val="00F5707F"/>
    <w:rsid w:val="00F57D3D"/>
    <w:rsid w:val="00F600E2"/>
    <w:rsid w:val="00F60D73"/>
    <w:rsid w:val="00F6323F"/>
    <w:rsid w:val="00F6452F"/>
    <w:rsid w:val="00F64D78"/>
    <w:rsid w:val="00F658F1"/>
    <w:rsid w:val="00F65E6E"/>
    <w:rsid w:val="00F66C1F"/>
    <w:rsid w:val="00F70A81"/>
    <w:rsid w:val="00F711D6"/>
    <w:rsid w:val="00F71AAA"/>
    <w:rsid w:val="00F71B54"/>
    <w:rsid w:val="00F71B65"/>
    <w:rsid w:val="00F7241C"/>
    <w:rsid w:val="00F73938"/>
    <w:rsid w:val="00F745DD"/>
    <w:rsid w:val="00F74FB4"/>
    <w:rsid w:val="00F753F8"/>
    <w:rsid w:val="00F759D1"/>
    <w:rsid w:val="00F75BE8"/>
    <w:rsid w:val="00F75FE4"/>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975"/>
    <w:rsid w:val="00F94A3D"/>
    <w:rsid w:val="00F972A1"/>
    <w:rsid w:val="00FA1408"/>
    <w:rsid w:val="00FA174F"/>
    <w:rsid w:val="00FA17EB"/>
    <w:rsid w:val="00FA1853"/>
    <w:rsid w:val="00FA18E6"/>
    <w:rsid w:val="00FA20F7"/>
    <w:rsid w:val="00FA2291"/>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8</TotalTime>
  <Pages>52</Pages>
  <Words>22007</Words>
  <Characters>118844</Characters>
  <Application>Microsoft Office Word</Application>
  <DocSecurity>0</DocSecurity>
  <Lines>990</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147</cp:revision>
  <cp:lastPrinted>2024-10-17T18:13:00Z</cp:lastPrinted>
  <dcterms:created xsi:type="dcterms:W3CDTF">2025-09-16T17:36:00Z</dcterms:created>
  <dcterms:modified xsi:type="dcterms:W3CDTF">2025-09-1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zy2plTG"/&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